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7032B" w:rsidRDefault="008050CC" w:rsidP="007D46C4">
      <w:pPr>
        <w:jc w:val="center"/>
      </w:pPr>
      <w:r>
        <w:t>Additional file 2</w:t>
      </w:r>
      <w:bookmarkStart w:id="0" w:name="_GoBack"/>
      <w:bookmarkEnd w:id="0"/>
      <w:r>
        <w:t>:  T</w:t>
      </w:r>
      <w:r w:rsidR="007D46C4">
        <w:t xml:space="preserve">able </w:t>
      </w:r>
      <w:r>
        <w:t>S2</w:t>
      </w:r>
      <w:r w:rsidR="007D46C4">
        <w:t>. GWA studies of obesity</w:t>
      </w:r>
    </w:p>
    <w:tbl>
      <w:tblPr>
        <w:tblStyle w:val="PlainTable1"/>
        <w:tblW w:w="9463" w:type="dxa"/>
        <w:tblLook w:val="04A0" w:firstRow="1" w:lastRow="0" w:firstColumn="1" w:lastColumn="0" w:noHBand="0" w:noVBand="1"/>
      </w:tblPr>
      <w:tblGrid>
        <w:gridCol w:w="3640"/>
        <w:gridCol w:w="2649"/>
        <w:gridCol w:w="3174"/>
      </w:tblGrid>
      <w:tr w:rsidR="007D46C4" w:rsidRPr="007D46C4" w:rsidTr="007D46C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40" w:type="dxa"/>
            <w:noWrap/>
          </w:tcPr>
          <w:p w:rsidR="007D46C4" w:rsidRPr="007D46C4" w:rsidRDefault="007D46C4" w:rsidP="007D46C4">
            <w:pPr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First author of the reference and PMID</w:t>
            </w:r>
          </w:p>
        </w:tc>
        <w:tc>
          <w:tcPr>
            <w:tcW w:w="2649" w:type="dxa"/>
            <w:noWrap/>
          </w:tcPr>
          <w:p w:rsidR="007D46C4" w:rsidRPr="007D46C4" w:rsidRDefault="007D46C4" w:rsidP="007D46C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Reference published year</w:t>
            </w:r>
          </w:p>
        </w:tc>
        <w:tc>
          <w:tcPr>
            <w:tcW w:w="3174" w:type="dxa"/>
          </w:tcPr>
          <w:p w:rsidR="007D46C4" w:rsidRDefault="007D46C4" w:rsidP="0083571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Major ethnic group in the GWA study</w:t>
            </w:r>
          </w:p>
        </w:tc>
      </w:tr>
      <w:tr w:rsidR="007D46C4" w:rsidRPr="007D46C4" w:rsidTr="007D46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40" w:type="dxa"/>
            <w:noWrap/>
            <w:hideMark/>
          </w:tcPr>
          <w:p w:rsidR="007D46C4" w:rsidRPr="007D46C4" w:rsidRDefault="007D46C4" w:rsidP="002A31CC">
            <w:pPr>
              <w:rPr>
                <w:rFonts w:ascii="Calibri" w:eastAsia="Times New Roman" w:hAnsi="Calibri" w:cs="Times New Roman"/>
                <w:color w:val="000000"/>
              </w:rPr>
            </w:pPr>
            <w:bookmarkStart w:id="1" w:name="RANGE!A1:B29"/>
            <w:r w:rsidRPr="007D46C4">
              <w:rPr>
                <w:rFonts w:ascii="Calibri" w:eastAsia="Times New Roman" w:hAnsi="Calibri" w:cs="Times New Roman"/>
                <w:color w:val="000000"/>
              </w:rPr>
              <w:t>Berndt SI (PMID: 23563607)</w:t>
            </w:r>
            <w:bookmarkEnd w:id="1"/>
            <w:r w:rsidR="0083571C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CZXJuZHQ8L0F1dGhvcj48WWVhcj4yMDEzPC9ZZWFyPjxS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</w:fldData>
              </w:fldChar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 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CZXJuZHQ8L0F1dGhvcj48WWVhcj4yMDEzPC9ZZWFyPjxS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</w:fldData>
              </w:fldChar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.DATA 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  <w:r w:rsidR="002A31CC">
              <w:rPr>
                <w:rFonts w:ascii="Calibri" w:eastAsia="Times New Roman" w:hAnsi="Calibri" w:cs="Times New Roman"/>
                <w:color w:val="000000"/>
              </w:rPr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[</w:t>
            </w:r>
            <w:hyperlink w:anchor="_ENREF_1" w:tooltip="Berndt, 2013 #21" w:history="1">
              <w:r w:rsidR="002A31CC">
                <w:rPr>
                  <w:rFonts w:ascii="Calibri" w:eastAsia="Times New Roman" w:hAnsi="Calibri" w:cs="Times New Roman"/>
                  <w:noProof/>
                  <w:color w:val="000000"/>
                </w:rPr>
                <w:t>1</w:t>
              </w:r>
            </w:hyperlink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]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  <w:tc>
          <w:tcPr>
            <w:tcW w:w="2649" w:type="dxa"/>
            <w:noWrap/>
            <w:hideMark/>
          </w:tcPr>
          <w:p w:rsidR="007D46C4" w:rsidRPr="007D46C4" w:rsidRDefault="007D46C4" w:rsidP="007D46C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2013</w:t>
            </w:r>
          </w:p>
        </w:tc>
        <w:tc>
          <w:tcPr>
            <w:tcW w:w="3174" w:type="dxa"/>
          </w:tcPr>
          <w:p w:rsidR="007D46C4" w:rsidRPr="007D46C4" w:rsidRDefault="0083571C" w:rsidP="008357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83571C">
              <w:rPr>
                <w:rFonts w:ascii="Calibri" w:eastAsia="Times New Roman" w:hAnsi="Calibri" w:cs="Times New Roman"/>
                <w:color w:val="000000"/>
              </w:rPr>
              <w:t>European</w:t>
            </w:r>
          </w:p>
        </w:tc>
      </w:tr>
      <w:tr w:rsidR="007D46C4" w:rsidRPr="007D46C4" w:rsidTr="007D46C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40" w:type="dxa"/>
            <w:noWrap/>
            <w:hideMark/>
          </w:tcPr>
          <w:p w:rsidR="007D46C4" w:rsidRPr="007D46C4" w:rsidRDefault="007D46C4" w:rsidP="002A31CC">
            <w:pPr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Croteau-Chonka DC (PMID: 20966902)</w:t>
            </w:r>
            <w:r w:rsidR="00DF64BB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/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 &lt;EndNote&gt;&lt;Cite&gt;&lt;Author&gt;Croteau-Chonka&lt;/Author&gt;&lt;Year&gt;2011&lt;/Year&gt;&lt;RecNum&gt;22&lt;/RecNum&gt;&lt;DisplayText&gt;[2]&lt;/DisplayText&gt;&lt;record&gt;&lt;rec-number&gt;22&lt;/rec-number&gt;&lt;foreign-keys&gt;&lt;key app="EN" db-id="255esaetsa5vpher2zlxwfr3tpw5tv55es2p"&gt;22&lt;/key&gt;&lt;/foreign-keys&gt;&lt;ref-type name="Journal Article"&gt;17&lt;/ref-type&gt;&lt;contributors&gt;&lt;authors&gt;&lt;author&gt;Croteau-Chonka, D. C.&lt;/author&gt;&lt;author&gt;Marvelle, A. F.&lt;/author&gt;&lt;author&gt;Lange, E. M.&lt;/author&gt;&lt;author&gt;Lee, N. R.&lt;/author&gt;&lt;author&gt;Adair, L. S.&lt;/author&gt;&lt;author&gt;Lange, L. A.&lt;/author&gt;&lt;author&gt;Mohlke, K. L.&lt;/author&gt;&lt;/authors&gt;&lt;/contributors&gt;&lt;titles&gt;&lt;title&gt;Genome-wide association study of anthropometric traits and evidence of interactions with age and study year in Filipino women&lt;/title&gt;&lt;secondary-title&gt;Obesity&lt;/secondary-title&gt;&lt;/titles&gt;&lt;periodical&gt;&lt;full-title&gt;Obesity&lt;/full-title&gt;&lt;/periodical&gt;&lt;pages&gt;1019-27&lt;/pages&gt;&lt;volume&gt;19&lt;/volume&gt;&lt;number&gt;5&lt;/number&gt;&lt;dates&gt;&lt;year&gt;2011&lt;/year&gt;&lt;/dates&gt;&lt;isbn&gt;1930-739X (Electronic)&amp;#xD;1930-7381 (Linking)&lt;/isbn&gt;&lt;work-type&gt;Research Support, N I H , Extramural&lt;/work-type&gt;&lt;urls&gt;&lt;/urls&gt;&lt;/record&gt;&lt;/Cite&gt;&lt;/EndNote&gt;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[</w:t>
            </w:r>
            <w:hyperlink w:anchor="_ENREF_2" w:tooltip="Croteau-Chonka, 2011 #22" w:history="1">
              <w:r w:rsidR="002A31CC">
                <w:rPr>
                  <w:rFonts w:ascii="Calibri" w:eastAsia="Times New Roman" w:hAnsi="Calibri" w:cs="Times New Roman"/>
                  <w:noProof/>
                  <w:color w:val="000000"/>
                </w:rPr>
                <w:t>2</w:t>
              </w:r>
            </w:hyperlink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]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  <w:tc>
          <w:tcPr>
            <w:tcW w:w="2649" w:type="dxa"/>
            <w:noWrap/>
            <w:hideMark/>
          </w:tcPr>
          <w:p w:rsidR="007D46C4" w:rsidRPr="007D46C4" w:rsidRDefault="007D46C4" w:rsidP="007D46C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2010</w:t>
            </w:r>
          </w:p>
        </w:tc>
        <w:tc>
          <w:tcPr>
            <w:tcW w:w="3174" w:type="dxa"/>
          </w:tcPr>
          <w:p w:rsidR="007D46C4" w:rsidRPr="007D46C4" w:rsidRDefault="00DF64BB" w:rsidP="008357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DF64BB">
              <w:rPr>
                <w:rFonts w:ascii="Calibri" w:eastAsia="Times New Roman" w:hAnsi="Calibri" w:cs="Times New Roman"/>
                <w:color w:val="000000"/>
              </w:rPr>
              <w:t>Filipino</w:t>
            </w:r>
          </w:p>
        </w:tc>
      </w:tr>
      <w:tr w:rsidR="007D46C4" w:rsidRPr="007D46C4" w:rsidTr="007D46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40" w:type="dxa"/>
            <w:noWrap/>
            <w:hideMark/>
          </w:tcPr>
          <w:p w:rsidR="007D46C4" w:rsidRPr="007D46C4" w:rsidRDefault="007D46C4" w:rsidP="002A31CC">
            <w:pPr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Dorajoo R (PMID: 21544081)</w:t>
            </w:r>
            <w:r w:rsidR="00DF64BB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/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 &lt;EndNote&gt;&lt;Cite&gt;&lt;Author&gt;Dorajoo&lt;/Author&gt;&lt;Year&gt;2012&lt;/Year&gt;&lt;RecNum&gt;23&lt;/RecNum&gt;&lt;DisplayText&gt;[3]&lt;/DisplayText&gt;&lt;record&gt;&lt;rec-number&gt;23&lt;/rec-number&gt;&lt;foreign-keys&gt;&lt;key app="EN" db-id="255esaetsa5vpher2zlxwfr3tpw5tv55es2p"&gt;23&lt;/key&gt;&lt;/foreign-keys&gt;&lt;ref-type name="Journal Article"&gt;17&lt;/ref-type&gt;&lt;contributors&gt;&lt;authors&gt;&lt;author&gt;Dorajoo, R.&lt;/author&gt;&lt;author&gt;Blakemore, A. I.&lt;/author&gt;&lt;author&gt;Sim, X.&lt;/author&gt;&lt;author&gt;Ong, R. T.&lt;/author&gt;&lt;author&gt;Ng, D. P.&lt;/author&gt;&lt;author&gt;Seielstad, M.&lt;/author&gt;&lt;author&gt;Wong, T. Y.&lt;/author&gt;&lt;author&gt;Saw, S. M.&lt;/author&gt;&lt;author&gt;Froguel, P.&lt;/author&gt;&lt;author&gt;Liu, J.&lt;/author&gt;&lt;author&gt;Tai, E. S.&lt;/author&gt;&lt;/authors&gt;&lt;/contributors&gt;&lt;titles&gt;&lt;title&gt;Replication of 13 obesity loci among Singaporean Chinese, Malay and Asian-Indian populations&lt;/title&gt;&lt;secondary-title&gt;Int J Obes&lt;/secondary-title&gt;&lt;/titles&gt;&lt;periodical&gt;&lt;full-title&gt;Int J Obes&lt;/full-title&gt;&lt;/periodical&gt;&lt;pages&gt;159-63&lt;/pages&gt;&lt;volume&gt;36&lt;/volume&gt;&lt;number&gt;1&lt;/number&gt;&lt;dates&gt;&lt;year&gt;2012&lt;/year&gt;&lt;/dates&gt;&lt;isbn&gt;1476-5497 (Electronic)&amp;#xD;0307-0565 (Linking)&lt;/isbn&gt;&lt;work-type&gt;Meta-Analysis&lt;/work-type&gt;&lt;urls&gt;&lt;/urls&gt;&lt;/record&gt;&lt;/Cite&gt;&lt;/EndNote&gt;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[</w:t>
            </w:r>
            <w:hyperlink w:anchor="_ENREF_3" w:tooltip="Dorajoo, 2012 #23" w:history="1">
              <w:r w:rsidR="002A31CC">
                <w:rPr>
                  <w:rFonts w:ascii="Calibri" w:eastAsia="Times New Roman" w:hAnsi="Calibri" w:cs="Times New Roman"/>
                  <w:noProof/>
                  <w:color w:val="000000"/>
                </w:rPr>
                <w:t>3</w:t>
              </w:r>
            </w:hyperlink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]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  <w:tc>
          <w:tcPr>
            <w:tcW w:w="2649" w:type="dxa"/>
            <w:noWrap/>
            <w:hideMark/>
          </w:tcPr>
          <w:p w:rsidR="007D46C4" w:rsidRPr="007D46C4" w:rsidRDefault="007D46C4" w:rsidP="007D46C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2011</w:t>
            </w:r>
          </w:p>
        </w:tc>
        <w:tc>
          <w:tcPr>
            <w:tcW w:w="3174" w:type="dxa"/>
          </w:tcPr>
          <w:p w:rsidR="007D46C4" w:rsidRPr="007D46C4" w:rsidRDefault="00DF64BB" w:rsidP="008357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>
              <w:t>Chinese, Singapore</w:t>
            </w:r>
          </w:p>
        </w:tc>
      </w:tr>
      <w:tr w:rsidR="007D46C4" w:rsidRPr="007D46C4" w:rsidTr="007D46C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40" w:type="dxa"/>
            <w:noWrap/>
            <w:hideMark/>
          </w:tcPr>
          <w:p w:rsidR="007D46C4" w:rsidRPr="007D46C4" w:rsidRDefault="007D46C4" w:rsidP="002A31CC">
            <w:pPr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Frayling TM (PMID: 17434869)</w:t>
            </w:r>
            <w:r w:rsidR="00C577E2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/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 &lt;EndNote&gt;&lt;Cite&gt;&lt;Author&gt;Frayling&lt;/Author&gt;&lt;Year&gt;2007&lt;/Year&gt;&lt;RecNum&gt;24&lt;/RecNum&gt;&lt;DisplayText&gt;[4]&lt;/DisplayText&gt;&lt;record&gt;&lt;rec-number&gt;24&lt;/rec-number&gt;&lt;foreign-keys&gt;&lt;key app="EN" db-id="255esaetsa5vpher2zlxwfr3tpw5tv55es2p"&gt;24&lt;/key&gt;&lt;/foreign-keys&gt;&lt;ref-type name="Journal Article"&gt;17&lt;/ref-type&gt;&lt;contributors&gt;&lt;authors&gt;&lt;author&gt;Frayling, T. M.&lt;/author&gt;&lt;author&gt;Timpson, N. J.&lt;/author&gt;&lt;author&gt;Weedon, M. N.&lt;/author&gt;&lt;author&gt;Zeggini, E.&lt;/author&gt;&lt;author&gt;Freathy, R. M.&lt;/author&gt;&lt;author&gt;Lindgren, C. M.&lt;/author&gt;&lt;author&gt;Perry, J. R.&lt;/author&gt;&lt;author&gt;Elliott, K. S.&lt;/author&gt;&lt;author&gt;Lango, H.&lt;/author&gt;&lt;author&gt;Rayner, N. W.&lt;/author&gt;&lt;author&gt;Shields, B.&lt;/author&gt;&lt;author&gt;Harries, L. W.&lt;/author&gt;&lt;author&gt;Barrett, J. C.&lt;/author&gt;&lt;author&gt;Ellard, S.&lt;/author&gt;&lt;author&gt;Groves, C. J.&lt;/author&gt;&lt;author&gt;Knight, B.&lt;/author&gt;&lt;author&gt;Patch, A. M.&lt;/author&gt;&lt;author&gt;Ness, A. R.&lt;/author&gt;&lt;author&gt;Ebrahim, S.&lt;/author&gt;&lt;author&gt;Lawlor, D. A.&lt;/author&gt;&lt;author&gt;Ring, S. M.&lt;/author&gt;&lt;author&gt;Ben-Shlomo, Y.&lt;/author&gt;&lt;author&gt;Jarvelin, M. R.&lt;/author&gt;&lt;author&gt;Sovio, U.&lt;/author&gt;&lt;author&gt;Bennett, A. J.&lt;/author&gt;&lt;author&gt;Melzer, D.&lt;/author&gt;&lt;author&gt;Ferrucci, L.&lt;/author&gt;&lt;author&gt;Loos, R. J.&lt;/author&gt;&lt;author&gt;Barroso, I.&lt;/author&gt;&lt;author&gt;Wareham, N. J.&lt;/author&gt;&lt;author&gt;Karpe, F.&lt;/author&gt;&lt;author&gt;Owen, K. R.&lt;/author&gt;&lt;author&gt;Cardon, L. R.&lt;/author&gt;&lt;author&gt;Walker, M.&lt;/author&gt;&lt;author&gt;Hitman, G. A.&lt;/author&gt;&lt;author&gt;Palmer, C. N.&lt;/author&gt;&lt;author&gt;Doney, A. S.&lt;/author&gt;&lt;author&gt;Morris, A. D.&lt;/author&gt;&lt;author&gt;Smith, G. D.&lt;/author&gt;&lt;author&gt;Hattersley, A. T.&lt;/author&gt;&lt;author&gt;McCarthy, M. I.&lt;/author&gt;&lt;/authors&gt;&lt;/contributors&gt;&lt;titles&gt;&lt;title&gt;A common variant in the FTO gene is associated with body mass index and predisposes to childhood and adult obesity&lt;/title&gt;&lt;secondary-title&gt;Science&lt;/secondary-title&gt;&lt;/titles&gt;&lt;periodical&gt;&lt;full-title&gt;Science&lt;/full-title&gt;&lt;/periodical&gt;&lt;pages&gt;889-94&lt;/pages&gt;&lt;volume&gt;316&lt;/volume&gt;&lt;number&gt;5826&lt;/number&gt;&lt;dates&gt;&lt;year&gt;2007&lt;/year&gt;&lt;/dates&gt;&lt;isbn&gt;1095-9203 (Electronic)&amp;#xD;0036-8075 (Linking)&lt;/isbn&gt;&lt;work-type&gt;Research Support, Non-U S Gov&amp;apos;t&lt;/work-type&gt;&lt;urls&gt;&lt;/urls&gt;&lt;/record&gt;&lt;/Cite&gt;&lt;/EndNote&gt;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[</w:t>
            </w:r>
            <w:hyperlink w:anchor="_ENREF_4" w:tooltip="Frayling, 2007 #24" w:history="1">
              <w:r w:rsidR="002A31CC">
                <w:rPr>
                  <w:rFonts w:ascii="Calibri" w:eastAsia="Times New Roman" w:hAnsi="Calibri" w:cs="Times New Roman"/>
                  <w:noProof/>
                  <w:color w:val="000000"/>
                </w:rPr>
                <w:t>4</w:t>
              </w:r>
            </w:hyperlink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]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  <w:tc>
          <w:tcPr>
            <w:tcW w:w="2649" w:type="dxa"/>
            <w:noWrap/>
            <w:hideMark/>
          </w:tcPr>
          <w:p w:rsidR="007D46C4" w:rsidRPr="007D46C4" w:rsidRDefault="007D46C4" w:rsidP="007D46C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2007</w:t>
            </w:r>
          </w:p>
        </w:tc>
        <w:tc>
          <w:tcPr>
            <w:tcW w:w="3174" w:type="dxa"/>
          </w:tcPr>
          <w:p w:rsidR="007D46C4" w:rsidRPr="007D46C4" w:rsidRDefault="00C577E2" w:rsidP="008357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British</w:t>
            </w:r>
          </w:p>
        </w:tc>
      </w:tr>
      <w:tr w:rsidR="007D46C4" w:rsidRPr="007D46C4" w:rsidTr="007D46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40" w:type="dxa"/>
            <w:noWrap/>
            <w:hideMark/>
          </w:tcPr>
          <w:p w:rsidR="007D46C4" w:rsidRPr="007D46C4" w:rsidRDefault="007D46C4" w:rsidP="002A31CC">
            <w:pPr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Graff M (PMID: 23669352)</w:t>
            </w:r>
            <w:r w:rsidR="00D85947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HcmFmZjwvQXV0aG9yPjxZZWFyPjIwMTM8L1llYXI+PFJl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</w:fldData>
              </w:fldChar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 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HcmFmZjwvQXV0aG9yPjxZZWFyPjIwMTM8L1llYXI+PFJl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</w:fldData>
              </w:fldChar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.DATA 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  <w:r w:rsidR="002A31CC">
              <w:rPr>
                <w:rFonts w:ascii="Calibri" w:eastAsia="Times New Roman" w:hAnsi="Calibri" w:cs="Times New Roman"/>
                <w:color w:val="000000"/>
              </w:rPr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[</w:t>
            </w:r>
            <w:hyperlink w:anchor="_ENREF_5" w:tooltip="Graff, 2013 #25" w:history="1">
              <w:r w:rsidR="002A31CC">
                <w:rPr>
                  <w:rFonts w:ascii="Calibri" w:eastAsia="Times New Roman" w:hAnsi="Calibri" w:cs="Times New Roman"/>
                  <w:noProof/>
                  <w:color w:val="000000"/>
                </w:rPr>
                <w:t>5</w:t>
              </w:r>
            </w:hyperlink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]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  <w:tc>
          <w:tcPr>
            <w:tcW w:w="2649" w:type="dxa"/>
            <w:noWrap/>
            <w:hideMark/>
          </w:tcPr>
          <w:p w:rsidR="007D46C4" w:rsidRPr="007D46C4" w:rsidRDefault="007D46C4" w:rsidP="007D46C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2013</w:t>
            </w:r>
          </w:p>
        </w:tc>
        <w:tc>
          <w:tcPr>
            <w:tcW w:w="3174" w:type="dxa"/>
          </w:tcPr>
          <w:p w:rsidR="007D46C4" w:rsidRPr="007D46C4" w:rsidRDefault="00D85947" w:rsidP="008357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>
              <w:t>European</w:t>
            </w:r>
          </w:p>
        </w:tc>
      </w:tr>
      <w:tr w:rsidR="007D46C4" w:rsidRPr="007D46C4" w:rsidTr="007D46C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40" w:type="dxa"/>
            <w:noWrap/>
            <w:hideMark/>
          </w:tcPr>
          <w:p w:rsidR="007D46C4" w:rsidRPr="007D46C4" w:rsidRDefault="007D46C4" w:rsidP="002A31CC">
            <w:pPr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Heard-Costa NL (PMID: 19557197)</w:t>
            </w:r>
            <w:r w:rsidR="00E03E94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IZWFyZC1Db3N0YTwvQXV0aG9yPjxZZWFyPjIwMDk8L1ll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</w:fldData>
              </w:fldChar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 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IZWFyZC1Db3N0YTwvQXV0aG9yPjxZZWFyPjIwMDk8L1ll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</w:fldData>
              </w:fldChar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.DATA 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  <w:r w:rsidR="002A31CC">
              <w:rPr>
                <w:rFonts w:ascii="Calibri" w:eastAsia="Times New Roman" w:hAnsi="Calibri" w:cs="Times New Roman"/>
                <w:color w:val="000000"/>
              </w:rPr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[</w:t>
            </w:r>
            <w:hyperlink w:anchor="_ENREF_6" w:tooltip="Heard-Costa, 2009 #26" w:history="1">
              <w:r w:rsidR="002A31CC">
                <w:rPr>
                  <w:rFonts w:ascii="Calibri" w:eastAsia="Times New Roman" w:hAnsi="Calibri" w:cs="Times New Roman"/>
                  <w:noProof/>
                  <w:color w:val="000000"/>
                </w:rPr>
                <w:t>6</w:t>
              </w:r>
            </w:hyperlink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]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  <w:tc>
          <w:tcPr>
            <w:tcW w:w="2649" w:type="dxa"/>
            <w:noWrap/>
            <w:hideMark/>
          </w:tcPr>
          <w:p w:rsidR="007D46C4" w:rsidRPr="007D46C4" w:rsidRDefault="007D46C4" w:rsidP="007D46C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2009</w:t>
            </w:r>
          </w:p>
        </w:tc>
        <w:tc>
          <w:tcPr>
            <w:tcW w:w="3174" w:type="dxa"/>
          </w:tcPr>
          <w:p w:rsidR="007D46C4" w:rsidRPr="007D46C4" w:rsidRDefault="00E03E94" w:rsidP="008357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>
              <w:t>European</w:t>
            </w:r>
          </w:p>
        </w:tc>
      </w:tr>
      <w:tr w:rsidR="007D46C4" w:rsidRPr="007D46C4" w:rsidTr="007D46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40" w:type="dxa"/>
            <w:noWrap/>
            <w:hideMark/>
          </w:tcPr>
          <w:p w:rsidR="007D46C4" w:rsidRPr="007D46C4" w:rsidRDefault="007D46C4" w:rsidP="002A31CC">
            <w:pPr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Heid IM (PMID: 20935629)</w:t>
            </w:r>
            <w:r w:rsidR="008D19B9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IZWlkPC9BdXRob3I+PFllYXI+MjAxMDwvWWVhcj48UmVj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</w:fldData>
              </w:fldChar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 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IZWlkPC9BdXRob3I+PFllYXI+MjAxMDwvWWVhcj48UmVj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</w:fldData>
              </w:fldChar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.DATA 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  <w:r w:rsidR="002A31CC">
              <w:rPr>
                <w:rFonts w:ascii="Calibri" w:eastAsia="Times New Roman" w:hAnsi="Calibri" w:cs="Times New Roman"/>
                <w:color w:val="000000"/>
              </w:rPr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[</w:t>
            </w:r>
            <w:hyperlink w:anchor="_ENREF_7" w:tooltip="Heid, 2010 #27" w:history="1">
              <w:r w:rsidR="002A31CC">
                <w:rPr>
                  <w:rFonts w:ascii="Calibri" w:eastAsia="Times New Roman" w:hAnsi="Calibri" w:cs="Times New Roman"/>
                  <w:noProof/>
                  <w:color w:val="000000"/>
                </w:rPr>
                <w:t>7</w:t>
              </w:r>
            </w:hyperlink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]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  <w:tc>
          <w:tcPr>
            <w:tcW w:w="2649" w:type="dxa"/>
            <w:noWrap/>
            <w:hideMark/>
          </w:tcPr>
          <w:p w:rsidR="007D46C4" w:rsidRPr="007D46C4" w:rsidRDefault="007D46C4" w:rsidP="007D46C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2010</w:t>
            </w:r>
          </w:p>
        </w:tc>
        <w:tc>
          <w:tcPr>
            <w:tcW w:w="3174" w:type="dxa"/>
          </w:tcPr>
          <w:p w:rsidR="007D46C4" w:rsidRPr="007D46C4" w:rsidRDefault="008D19B9" w:rsidP="008357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>
              <w:t>European</w:t>
            </w:r>
          </w:p>
        </w:tc>
      </w:tr>
      <w:tr w:rsidR="007D46C4" w:rsidRPr="007D46C4" w:rsidTr="007D46C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40" w:type="dxa"/>
            <w:noWrap/>
            <w:hideMark/>
          </w:tcPr>
          <w:p w:rsidR="007D46C4" w:rsidRPr="007D46C4" w:rsidRDefault="007D46C4" w:rsidP="002A31CC">
            <w:pPr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Hinney A (PMID: 18159244)</w:t>
            </w:r>
            <w:r w:rsidR="007E691D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/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 &lt;EndNote&gt;&lt;Cite&gt;&lt;Author&gt;Hinney&lt;/Author&gt;&lt;Year&gt;2007&lt;/Year&gt;&lt;RecNum&gt;28&lt;/RecNum&gt;&lt;DisplayText&gt;[8]&lt;/DisplayText&gt;&lt;record&gt;&lt;rec-number&gt;28&lt;/rec-number&gt;&lt;foreign-keys&gt;&lt;key app="EN" db-id="255esaetsa5vpher2zlxwfr3tpw5tv55es2p"&gt;28&lt;/key&gt;&lt;/foreign-keys&gt;&lt;ref-type name="Journal Article"&gt;17&lt;/ref-type&gt;&lt;contributors&gt;&lt;authors&gt;&lt;author&gt;Hinney, A.&lt;/author&gt;&lt;author&gt;Nguyen, T. T.&lt;/author&gt;&lt;author&gt;Scherag, A.&lt;/author&gt;&lt;author&gt;Friedel, S.&lt;/author&gt;&lt;author&gt;Bronner, G.&lt;/author&gt;&lt;author&gt;Muller, T. D.&lt;/author&gt;&lt;author&gt;Grallert, H.&lt;/author&gt;&lt;author&gt;Illig, T.&lt;/author&gt;&lt;author&gt;Wichmann, H. E.&lt;/author&gt;&lt;author&gt;Rief, W.&lt;/author&gt;&lt;author&gt;Schafer, H.&lt;/author&gt;&lt;author&gt;Hebebrand, J.&lt;/author&gt;&lt;/authors&gt;&lt;/contributors&gt;&lt;titles&gt;&lt;title&gt;Genome wide association (GWA) study for early onset extreme obesity supports the role of fat mass and obesity associated gene (FTO) variants&lt;/title&gt;&lt;secondary-title&gt;PLoS One&lt;/secondary-title&gt;&lt;/titles&gt;&lt;periodical&gt;&lt;full-title&gt;PLoS One&lt;/full-title&gt;&lt;/periodical&gt;&lt;volume&gt;2&lt;/volume&gt;&lt;number&gt;12&lt;/number&gt;&lt;dates&gt;&lt;year&gt;2007&lt;/year&gt;&lt;/dates&gt;&lt;isbn&gt;1932-6203 (Electronic)&amp;#xD;1932-6203 (Linking)&lt;/isbn&gt;&lt;work-type&gt;Research Support, Non-U S Gov&amp;apos;t&lt;/work-type&gt;&lt;urls&gt;&lt;/urls&gt;&lt;/record&gt;&lt;/Cite&gt;&lt;/EndNote&gt;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[</w:t>
            </w:r>
            <w:hyperlink w:anchor="_ENREF_8" w:tooltip="Hinney, 2007 #28" w:history="1">
              <w:r w:rsidR="002A31CC">
                <w:rPr>
                  <w:rFonts w:ascii="Calibri" w:eastAsia="Times New Roman" w:hAnsi="Calibri" w:cs="Times New Roman"/>
                  <w:noProof/>
                  <w:color w:val="000000"/>
                </w:rPr>
                <w:t>8</w:t>
              </w:r>
            </w:hyperlink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]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  <w:tc>
          <w:tcPr>
            <w:tcW w:w="2649" w:type="dxa"/>
            <w:noWrap/>
            <w:hideMark/>
          </w:tcPr>
          <w:p w:rsidR="007D46C4" w:rsidRPr="007D46C4" w:rsidRDefault="007D46C4" w:rsidP="007D46C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2007</w:t>
            </w:r>
          </w:p>
        </w:tc>
        <w:tc>
          <w:tcPr>
            <w:tcW w:w="3174" w:type="dxa"/>
          </w:tcPr>
          <w:p w:rsidR="007D46C4" w:rsidRPr="007D46C4" w:rsidRDefault="007E691D" w:rsidP="008357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>
              <w:t>German</w:t>
            </w:r>
          </w:p>
        </w:tc>
      </w:tr>
      <w:tr w:rsidR="007D46C4" w:rsidRPr="007D46C4" w:rsidTr="007D46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40" w:type="dxa"/>
            <w:noWrap/>
            <w:hideMark/>
          </w:tcPr>
          <w:p w:rsidR="007D46C4" w:rsidRPr="007D46C4" w:rsidRDefault="007D46C4" w:rsidP="002A31CC">
            <w:pPr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Jiao H (PMID: 21708048)</w:t>
            </w:r>
            <w:r w:rsidR="009862B8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/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 &lt;EndNote&gt;&lt;Cite&gt;&lt;Author&gt;Jiao&lt;/Author&gt;&lt;Year&gt;2011&lt;/Year&gt;&lt;RecNum&gt;29&lt;/RecNum&gt;&lt;DisplayText&gt;[9]&lt;/DisplayText&gt;&lt;record&gt;&lt;rec-number&gt;29&lt;/rec-number&gt;&lt;foreign-keys&gt;&lt;key app="EN" db-id="255esaetsa5vpher2zlxwfr3tpw5tv55es2p"&gt;29&lt;/key&gt;&lt;/foreign-keys&gt;&lt;ref-type name="Journal Article"&gt;17&lt;/ref-type&gt;&lt;contributors&gt;&lt;authors&gt;&lt;author&gt;Jiao, H.&lt;/author&gt;&lt;author&gt;Arner, P.&lt;/author&gt;&lt;author&gt;Hoffstedt, J.&lt;/author&gt;&lt;author&gt;Brodin, D.&lt;/author&gt;&lt;author&gt;Dubern, B.&lt;/author&gt;&lt;author&gt;Czernichow, S.&lt;/author&gt;&lt;author&gt;van&amp;apos;t Hooft, F.&lt;/author&gt;&lt;author&gt;Axelsson, T.&lt;/author&gt;&lt;author&gt;Pedersen, O.&lt;/author&gt;&lt;author&gt;Hansen, T.&lt;/author&gt;&lt;author&gt;Sorensen, T. I.&lt;/author&gt;&lt;author&gt;Hebebrand, J.&lt;/author&gt;&lt;author&gt;Kere, J.&lt;/author&gt;&lt;author&gt;Dahlman-Wright, K.&lt;/author&gt;&lt;author&gt;Hamsten, A.&lt;/author&gt;&lt;author&gt;Clement, K.&lt;/author&gt;&lt;author&gt;Dahlman, I.&lt;/author&gt;&lt;/authors&gt;&lt;/contributors&gt;&lt;titles&gt;&lt;title&gt;Genome wide association study identifies KCNMA1 contributing to human obesity&lt;/title&gt;&lt;secondary-title&gt;BMC Med Genomics&lt;/secondary-title&gt;&lt;/titles&gt;&lt;periodical&gt;&lt;full-title&gt;BMC Med Genomics&lt;/full-title&gt;&lt;/periodical&gt;&lt;pages&gt;1755-8794&lt;/pages&gt;&lt;volume&gt;4&lt;/volume&gt;&lt;number&gt;51&lt;/number&gt;&lt;dates&gt;&lt;year&gt;2011&lt;/year&gt;&lt;/dates&gt;&lt;isbn&gt;1755-8794 (Electronic)&amp;#xD;1755-8794 (Linking)&lt;/isbn&gt;&lt;work-type&gt;Research Support, Non-U S Gov&amp;apos;t&lt;/work-type&gt;&lt;urls&gt;&lt;/urls&gt;&lt;/record&gt;&lt;/Cite&gt;&lt;/EndNote&gt;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[</w:t>
            </w:r>
            <w:hyperlink w:anchor="_ENREF_9" w:tooltip="Jiao, 2011 #29" w:history="1">
              <w:r w:rsidR="002A31CC">
                <w:rPr>
                  <w:rFonts w:ascii="Calibri" w:eastAsia="Times New Roman" w:hAnsi="Calibri" w:cs="Times New Roman"/>
                  <w:noProof/>
                  <w:color w:val="000000"/>
                </w:rPr>
                <w:t>9</w:t>
              </w:r>
            </w:hyperlink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]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  <w:tc>
          <w:tcPr>
            <w:tcW w:w="2649" w:type="dxa"/>
            <w:noWrap/>
            <w:hideMark/>
          </w:tcPr>
          <w:p w:rsidR="007D46C4" w:rsidRPr="007D46C4" w:rsidRDefault="007D46C4" w:rsidP="007D46C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2011</w:t>
            </w:r>
          </w:p>
        </w:tc>
        <w:tc>
          <w:tcPr>
            <w:tcW w:w="3174" w:type="dxa"/>
          </w:tcPr>
          <w:p w:rsidR="007D46C4" w:rsidRPr="007D46C4" w:rsidRDefault="009862B8" w:rsidP="008357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>
              <w:t>Swedish</w:t>
            </w:r>
          </w:p>
        </w:tc>
      </w:tr>
      <w:tr w:rsidR="007D46C4" w:rsidRPr="007D46C4" w:rsidTr="007D46C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40" w:type="dxa"/>
            <w:noWrap/>
            <w:hideMark/>
          </w:tcPr>
          <w:p w:rsidR="007D46C4" w:rsidRPr="007D46C4" w:rsidRDefault="007D46C4" w:rsidP="002A31CC">
            <w:pPr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Liu CT (PMID: 23966867)</w:t>
            </w:r>
            <w:r w:rsidR="0030414C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MaXU8L0F1dGhvcj48WWVhcj4yMDEzPC9ZZWFyPjxSZWNO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==
</w:fldData>
              </w:fldChar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 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MaXU8L0F1dGhvcj48WWVhcj4yMDEzPC9ZZWFyPjxSZWNO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==
</w:fldData>
              </w:fldChar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.DATA 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  <w:r w:rsidR="002A31CC">
              <w:rPr>
                <w:rFonts w:ascii="Calibri" w:eastAsia="Times New Roman" w:hAnsi="Calibri" w:cs="Times New Roman"/>
                <w:color w:val="000000"/>
              </w:rPr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[</w:t>
            </w:r>
            <w:hyperlink w:anchor="_ENREF_10" w:tooltip="Liu, 2013 #30" w:history="1">
              <w:r w:rsidR="002A31CC">
                <w:rPr>
                  <w:rFonts w:ascii="Calibri" w:eastAsia="Times New Roman" w:hAnsi="Calibri" w:cs="Times New Roman"/>
                  <w:noProof/>
                  <w:color w:val="000000"/>
                </w:rPr>
                <w:t>10</w:t>
              </w:r>
            </w:hyperlink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]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  <w:tc>
          <w:tcPr>
            <w:tcW w:w="2649" w:type="dxa"/>
            <w:noWrap/>
            <w:hideMark/>
          </w:tcPr>
          <w:p w:rsidR="007D46C4" w:rsidRPr="007D46C4" w:rsidRDefault="007D46C4" w:rsidP="007D46C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2013</w:t>
            </w:r>
          </w:p>
        </w:tc>
        <w:tc>
          <w:tcPr>
            <w:tcW w:w="3174" w:type="dxa"/>
          </w:tcPr>
          <w:p w:rsidR="007D46C4" w:rsidRPr="007D46C4" w:rsidRDefault="0030414C" w:rsidP="008357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30414C">
              <w:rPr>
                <w:rFonts w:ascii="Calibri" w:eastAsia="Times New Roman" w:hAnsi="Calibri" w:cs="Times New Roman"/>
                <w:color w:val="000000"/>
              </w:rPr>
              <w:t>African</w:t>
            </w:r>
          </w:p>
        </w:tc>
      </w:tr>
      <w:tr w:rsidR="007D46C4" w:rsidRPr="007D46C4" w:rsidTr="007D46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40" w:type="dxa"/>
            <w:noWrap/>
            <w:hideMark/>
          </w:tcPr>
          <w:p w:rsidR="007D46C4" w:rsidRPr="007D46C4" w:rsidRDefault="007D46C4" w:rsidP="002A31CC">
            <w:pPr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Liu JZ (PMID: 20397748)</w:t>
            </w:r>
            <w:r w:rsidR="00833EB6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/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 &lt;EndNote&gt;&lt;Cite&gt;&lt;Author&gt;Liu&lt;/Author&gt;&lt;Year&gt;2010&lt;/Year&gt;&lt;RecNum&gt;31&lt;/RecNum&gt;&lt;DisplayText&gt;[11]&lt;/DisplayText&gt;&lt;record&gt;&lt;rec-number&gt;31&lt;/rec-number&gt;&lt;foreign-keys&gt;&lt;key app="EN" db-id="255esaetsa5vpher2zlxwfr3tpw5tv55es2p"&gt;31&lt;/key&gt;&lt;/foreign-keys&gt;&lt;ref-type name="Journal Article"&gt;17&lt;/ref-type&gt;&lt;contributors&gt;&lt;authors&gt;&lt;author&gt;Liu, J. Z.&lt;/author&gt;&lt;author&gt;Medland, S. E.&lt;/author&gt;&lt;author&gt;Wright, M. J.&lt;/author&gt;&lt;author&gt;Henders, A. K.&lt;/author&gt;&lt;author&gt;Heath, A. C.&lt;/author&gt;&lt;author&gt;Madden, P. A.&lt;/author&gt;&lt;author&gt;Duncan, A.&lt;/author&gt;&lt;author&gt;Montgomery, G. W.&lt;/author&gt;&lt;author&gt;Martin, N. G.&lt;/author&gt;&lt;author&gt;McRae, A. F.&lt;/author&gt;&lt;/authors&gt;&lt;/contributors&gt;&lt;titles&gt;&lt;title&gt;Genome-wide association study of height and body mass index in Australian twin families&lt;/title&gt;&lt;secondary-title&gt;Twin Res Hum Genet&lt;/secondary-title&gt;&lt;/titles&gt;&lt;periodical&gt;&lt;full-title&gt;Twin Res Hum Genet&lt;/full-title&gt;&lt;/periodical&gt;&lt;pages&gt;179-93&lt;/pages&gt;&lt;volume&gt;13&lt;/volume&gt;&lt;number&gt;2&lt;/number&gt;&lt;dates&gt;&lt;year&gt;2010&lt;/year&gt;&lt;/dates&gt;&lt;isbn&gt;1832-4274 (Print)&amp;#xD;1832-4274 (Linking)&lt;/isbn&gt;&lt;work-type&gt;Research Support, N I H , Extramural&amp;#xD;Research Support, Non-U S Gov&amp;apos;t&amp;#xD;Twin Study&lt;/work-type&gt;&lt;urls&gt;&lt;/urls&gt;&lt;/record&gt;&lt;/Cite&gt;&lt;/EndNote&gt;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[</w:t>
            </w:r>
            <w:hyperlink w:anchor="_ENREF_11" w:tooltip="Liu, 2010 #31" w:history="1">
              <w:r w:rsidR="002A31CC">
                <w:rPr>
                  <w:rFonts w:ascii="Calibri" w:eastAsia="Times New Roman" w:hAnsi="Calibri" w:cs="Times New Roman"/>
                  <w:noProof/>
                  <w:color w:val="000000"/>
                </w:rPr>
                <w:t>11</w:t>
              </w:r>
            </w:hyperlink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]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  <w:tc>
          <w:tcPr>
            <w:tcW w:w="2649" w:type="dxa"/>
            <w:noWrap/>
            <w:hideMark/>
          </w:tcPr>
          <w:p w:rsidR="007D46C4" w:rsidRPr="007D46C4" w:rsidRDefault="007D46C4" w:rsidP="007D46C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2010</w:t>
            </w:r>
          </w:p>
        </w:tc>
        <w:tc>
          <w:tcPr>
            <w:tcW w:w="3174" w:type="dxa"/>
          </w:tcPr>
          <w:p w:rsidR="007D46C4" w:rsidRPr="007D46C4" w:rsidRDefault="00833EB6" w:rsidP="008357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833EB6">
              <w:rPr>
                <w:rFonts w:ascii="Calibri" w:eastAsia="Times New Roman" w:hAnsi="Calibri" w:cs="Times New Roman"/>
                <w:color w:val="000000"/>
              </w:rPr>
              <w:t>Australian</w:t>
            </w:r>
          </w:p>
        </w:tc>
      </w:tr>
      <w:tr w:rsidR="007D46C4" w:rsidRPr="007D46C4" w:rsidTr="007D46C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40" w:type="dxa"/>
            <w:noWrap/>
            <w:hideMark/>
          </w:tcPr>
          <w:p w:rsidR="007D46C4" w:rsidRPr="007D46C4" w:rsidRDefault="007D46C4" w:rsidP="002A31CC">
            <w:pPr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Loos RJ (PMID: 18454148)</w:t>
            </w:r>
            <w:r w:rsidR="00F156A5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Mb29zPC9BdXRob3I+PFllYXI+MjAwODwvWWVhcj48UmVj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</w:fldData>
              </w:fldChar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 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Mb29zPC9BdXRob3I+PFllYXI+MjAwODwvWWVhcj48UmVj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</w:fldData>
              </w:fldChar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.DATA 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  <w:r w:rsidR="002A31CC">
              <w:rPr>
                <w:rFonts w:ascii="Calibri" w:eastAsia="Times New Roman" w:hAnsi="Calibri" w:cs="Times New Roman"/>
                <w:color w:val="000000"/>
              </w:rPr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[</w:t>
            </w:r>
            <w:hyperlink w:anchor="_ENREF_12" w:tooltip="Loos, 2008 #32" w:history="1">
              <w:r w:rsidR="002A31CC">
                <w:rPr>
                  <w:rFonts w:ascii="Calibri" w:eastAsia="Times New Roman" w:hAnsi="Calibri" w:cs="Times New Roman"/>
                  <w:noProof/>
                  <w:color w:val="000000"/>
                </w:rPr>
                <w:t>12</w:t>
              </w:r>
            </w:hyperlink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]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  <w:tc>
          <w:tcPr>
            <w:tcW w:w="2649" w:type="dxa"/>
            <w:noWrap/>
            <w:hideMark/>
          </w:tcPr>
          <w:p w:rsidR="007D46C4" w:rsidRPr="007D46C4" w:rsidRDefault="007D46C4" w:rsidP="007D46C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2008</w:t>
            </w:r>
          </w:p>
        </w:tc>
        <w:tc>
          <w:tcPr>
            <w:tcW w:w="3174" w:type="dxa"/>
          </w:tcPr>
          <w:p w:rsidR="007D46C4" w:rsidRPr="007D46C4" w:rsidRDefault="00F156A5" w:rsidP="008357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>
              <w:t>European</w:t>
            </w:r>
          </w:p>
        </w:tc>
      </w:tr>
      <w:tr w:rsidR="007D46C4" w:rsidRPr="007D46C4" w:rsidTr="007D46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40" w:type="dxa"/>
            <w:noWrap/>
            <w:hideMark/>
          </w:tcPr>
          <w:p w:rsidR="007D46C4" w:rsidRPr="007D46C4" w:rsidRDefault="007D46C4" w:rsidP="002A31CC">
            <w:pPr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Meyre D (PMID: 19151714)</w:t>
            </w:r>
            <w:r w:rsidR="00963E76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/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 &lt;EndNote&gt;&lt;Cite&gt;&lt;Author&gt;Meyre&lt;/Author&gt;&lt;Year&gt;2009&lt;/Year&gt;&lt;RecNum&gt;33&lt;/RecNum&gt;&lt;DisplayText&gt;[13]&lt;/DisplayText&gt;&lt;record&gt;&lt;rec-number&gt;33&lt;/rec-number&gt;&lt;foreign-keys&gt;&lt;key app="EN" db-id="255esaetsa5vpher2zlxwfr3tpw5tv55es2p"&gt;33&lt;/key&gt;&lt;/foreign-keys&gt;&lt;ref-type name="Journal Article"&gt;17&lt;/ref-type&gt;&lt;contributors&gt;&lt;authors&gt;&lt;author&gt;Meyre, D.&lt;/author&gt;&lt;author&gt;Delplanque, J.&lt;/author&gt;&lt;author&gt;Chevre, J. C.&lt;/author&gt;&lt;author&gt;Lecoeur, C.&lt;/author&gt;&lt;author&gt;Lobbens, S.&lt;/author&gt;&lt;author&gt;Gallina, S.&lt;/author&gt;&lt;author&gt;Durand, E.&lt;/author&gt;&lt;author&gt;Vatin, V.&lt;/author&gt;&lt;author&gt;Degraeve, F.&lt;/author&gt;&lt;author&gt;Proenca, C.&lt;/author&gt;&lt;author&gt;Gaget, S.&lt;/author&gt;&lt;author&gt;Korner, A.&lt;/author&gt;&lt;author&gt;Kovacs, P.&lt;/author&gt;&lt;author&gt;Kiess, W.&lt;/author&gt;&lt;author&gt;Tichet, J.&lt;/author&gt;&lt;author&gt;Marre, M.&lt;/author&gt;&lt;author&gt;Hartikainen, A. L.&lt;/author&gt;&lt;author&gt;Horber, F.&lt;/author&gt;&lt;author&gt;Potoczna, N.&lt;/author&gt;&lt;author&gt;Hercberg, S.&lt;/author&gt;&lt;author&gt;Levy-Marchal, C.&lt;/author&gt;&lt;author&gt;Pattou, F.&lt;/author&gt;&lt;author&gt;Heude, B.&lt;/author&gt;&lt;author&gt;Tauber, M.&lt;/author&gt;&lt;author&gt;McCarthy, M. I.&lt;/author&gt;&lt;author&gt;Blakemore, A. I.&lt;/author&gt;&lt;author&gt;Montpetit, A.&lt;/author&gt;&lt;author&gt;Polychronakos, C.&lt;/author&gt;&lt;author&gt;Weill, J.&lt;/author&gt;&lt;author&gt;Coin, L. J.&lt;/author&gt;&lt;author&gt;Asher, J.&lt;/author&gt;&lt;author&gt;Elliott, P.&lt;/author&gt;&lt;author&gt;Jarvelin, M. R.&lt;/author&gt;&lt;author&gt;Visvikis-Siest, S.&lt;/author&gt;&lt;author&gt;Balkau, B.&lt;/author&gt;&lt;author&gt;Sladek, R.&lt;/author&gt;&lt;author&gt;Balding, D.&lt;/author&gt;&lt;author&gt;Walley, A.&lt;/author&gt;&lt;author&gt;Dina, C.&lt;/author&gt;&lt;author&gt;Froguel, P.&lt;/author&gt;&lt;/authors&gt;&lt;/contributors&gt;&lt;titles&gt;&lt;title&gt;Genome-wide association study for early-onset and morbid adult obesity identifies three new risk loci in European populations&lt;/title&gt;&lt;secondary-title&gt;Nat Genet&lt;/secondary-title&gt;&lt;/titles&gt;&lt;periodical&gt;&lt;full-title&gt;Nat Genet&lt;/full-title&gt;&lt;/periodical&gt;&lt;pages&gt;157-9&lt;/pages&gt;&lt;volume&gt;41&lt;/volume&gt;&lt;number&gt;2&lt;/number&gt;&lt;dates&gt;&lt;year&gt;2009&lt;/year&gt;&lt;/dates&gt;&lt;isbn&gt;1546-1718 (Electronic)&amp;#xD;1061-4036 (Linking)&lt;/isbn&gt;&lt;work-type&gt;Research Support, Non-U S Gov&amp;apos;t&lt;/work-type&gt;&lt;urls&gt;&lt;/urls&gt;&lt;/record&gt;&lt;/Cite&gt;&lt;/EndNote&gt;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[</w:t>
            </w:r>
            <w:hyperlink w:anchor="_ENREF_13" w:tooltip="Meyre, 2009 #33" w:history="1">
              <w:r w:rsidR="002A31CC">
                <w:rPr>
                  <w:rFonts w:ascii="Calibri" w:eastAsia="Times New Roman" w:hAnsi="Calibri" w:cs="Times New Roman"/>
                  <w:noProof/>
                  <w:color w:val="000000"/>
                </w:rPr>
                <w:t>13</w:t>
              </w:r>
            </w:hyperlink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]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  <w:tc>
          <w:tcPr>
            <w:tcW w:w="2649" w:type="dxa"/>
            <w:noWrap/>
            <w:hideMark/>
          </w:tcPr>
          <w:p w:rsidR="007D46C4" w:rsidRPr="007D46C4" w:rsidRDefault="007D46C4" w:rsidP="007D46C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2009</w:t>
            </w:r>
          </w:p>
        </w:tc>
        <w:tc>
          <w:tcPr>
            <w:tcW w:w="3174" w:type="dxa"/>
          </w:tcPr>
          <w:p w:rsidR="007D46C4" w:rsidRPr="007D46C4" w:rsidRDefault="00963E76" w:rsidP="008357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963E76">
              <w:rPr>
                <w:rFonts w:ascii="Calibri" w:eastAsia="Times New Roman" w:hAnsi="Calibri" w:cs="Times New Roman"/>
                <w:color w:val="000000"/>
              </w:rPr>
              <w:t>European</w:t>
            </w:r>
          </w:p>
        </w:tc>
      </w:tr>
      <w:tr w:rsidR="007D46C4" w:rsidRPr="007D46C4" w:rsidTr="007D46C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40" w:type="dxa"/>
            <w:noWrap/>
            <w:hideMark/>
          </w:tcPr>
          <w:p w:rsidR="007D46C4" w:rsidRPr="007D46C4" w:rsidRDefault="007D46C4" w:rsidP="002A31CC">
            <w:pPr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Monda KL (PMID: 23583978)</w:t>
            </w:r>
            <w:r w:rsidR="00BF3F6B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Nb25kYTwvQXV0aG9yPjxZZWFyPjIwMTM8L1llYXI+PFJl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</w:fldData>
              </w:fldChar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 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Nb25kYTwvQXV0aG9yPjxZZWFyPjIwMTM8L1llYXI+PFJl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</w:fldData>
              </w:fldChar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.DATA 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  <w:r w:rsidR="002A31CC">
              <w:rPr>
                <w:rFonts w:ascii="Calibri" w:eastAsia="Times New Roman" w:hAnsi="Calibri" w:cs="Times New Roman"/>
                <w:color w:val="000000"/>
              </w:rPr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[</w:t>
            </w:r>
            <w:hyperlink w:anchor="_ENREF_14" w:tooltip="Monda, 2013 #34" w:history="1">
              <w:r w:rsidR="002A31CC">
                <w:rPr>
                  <w:rFonts w:ascii="Calibri" w:eastAsia="Times New Roman" w:hAnsi="Calibri" w:cs="Times New Roman"/>
                  <w:noProof/>
                  <w:color w:val="000000"/>
                </w:rPr>
                <w:t>14</w:t>
              </w:r>
            </w:hyperlink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]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  <w:tc>
          <w:tcPr>
            <w:tcW w:w="2649" w:type="dxa"/>
            <w:noWrap/>
            <w:hideMark/>
          </w:tcPr>
          <w:p w:rsidR="007D46C4" w:rsidRPr="007D46C4" w:rsidRDefault="007D46C4" w:rsidP="007D46C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2013</w:t>
            </w:r>
          </w:p>
        </w:tc>
        <w:tc>
          <w:tcPr>
            <w:tcW w:w="3174" w:type="dxa"/>
          </w:tcPr>
          <w:p w:rsidR="007D46C4" w:rsidRPr="007D46C4" w:rsidRDefault="00BF3F6B" w:rsidP="008357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>
              <w:t>African</w:t>
            </w:r>
          </w:p>
        </w:tc>
      </w:tr>
      <w:tr w:rsidR="007D46C4" w:rsidRPr="007D46C4" w:rsidTr="007D46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40" w:type="dxa"/>
            <w:noWrap/>
            <w:hideMark/>
          </w:tcPr>
          <w:p w:rsidR="007D46C4" w:rsidRPr="007D46C4" w:rsidRDefault="007D46C4" w:rsidP="002A31CC">
            <w:pPr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Namjou B (PMID: 24348519)</w:t>
            </w:r>
            <w:r w:rsidR="009C3945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/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 &lt;EndNote&gt;&lt;Cite&gt;&lt;Author&gt;Namjou&lt;/Author&gt;&lt;Year&gt;2013&lt;/Year&gt;&lt;RecNum&gt;35&lt;/RecNum&gt;&lt;DisplayText&gt;[15]&lt;/DisplayText&gt;&lt;record&gt;&lt;rec-number&gt;35&lt;/rec-number&gt;&lt;foreign-keys&gt;&lt;key app="EN" db-id="255esaetsa5vpher2zlxwfr3tpw5tv55es2p"&gt;35&lt;/key&gt;&lt;/foreign-keys&gt;&lt;ref-type name="Journal Article"&gt;17&lt;/ref-type&gt;&lt;contributors&gt;&lt;authors&gt;&lt;author&gt;Namjou, B.&lt;/author&gt;&lt;author&gt;Keddache, M.&lt;/author&gt;&lt;author&gt;Marsolo, K.&lt;/author&gt;&lt;author&gt;Wagner, M.&lt;/author&gt;&lt;author&gt;Lingren, T.&lt;/author&gt;&lt;author&gt;Cobb, B.&lt;/author&gt;&lt;author&gt;Perry, C.&lt;/author&gt;&lt;author&gt;Kennebeck, S.&lt;/author&gt;&lt;author&gt;Holm, I. A.&lt;/author&gt;&lt;author&gt;Li, R.&lt;/author&gt;&lt;author&gt;Crimmins, N. A.&lt;/author&gt;&lt;author&gt;Martin, L.&lt;/author&gt;&lt;author&gt;Solti, I.&lt;/author&gt;&lt;author&gt;Kohane, I. S.&lt;/author&gt;&lt;author&gt;Harley, J. B.&lt;/author&gt;&lt;/authors&gt;&lt;/contributors&gt;&lt;titles&gt;&lt;title&gt;EMR-linked GWAS study: investigation of variation landscape of loci for body mass index in children&lt;/title&gt;&lt;secondary-title&gt;Front Genet&lt;/secondary-title&gt;&lt;/titles&gt;&lt;periodical&gt;&lt;full-title&gt;Front Genet&lt;/full-title&gt;&lt;/periodical&gt;&lt;volume&gt;4&lt;/volume&gt;&lt;number&gt;268&lt;/number&gt;&lt;dates&gt;&lt;year&gt;2013&lt;/year&gt;&lt;/dates&gt;&lt;isbn&gt;1664-8021 (Electronic)&amp;#xD;1664-8021 (Linking)&lt;/isbn&gt;&lt;urls&gt;&lt;/urls&gt;&lt;/record&gt;&lt;/Cite&gt;&lt;/EndNote&gt;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[</w:t>
            </w:r>
            <w:hyperlink w:anchor="_ENREF_15" w:tooltip="Namjou, 2013 #35" w:history="1">
              <w:r w:rsidR="002A31CC">
                <w:rPr>
                  <w:rFonts w:ascii="Calibri" w:eastAsia="Times New Roman" w:hAnsi="Calibri" w:cs="Times New Roman"/>
                  <w:noProof/>
                  <w:color w:val="000000"/>
                </w:rPr>
                <w:t>15</w:t>
              </w:r>
            </w:hyperlink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]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  <w:tc>
          <w:tcPr>
            <w:tcW w:w="2649" w:type="dxa"/>
            <w:noWrap/>
            <w:hideMark/>
          </w:tcPr>
          <w:p w:rsidR="007D46C4" w:rsidRPr="007D46C4" w:rsidRDefault="007D46C4" w:rsidP="007D46C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2013</w:t>
            </w:r>
          </w:p>
        </w:tc>
        <w:tc>
          <w:tcPr>
            <w:tcW w:w="3174" w:type="dxa"/>
          </w:tcPr>
          <w:p w:rsidR="007D46C4" w:rsidRPr="007D46C4" w:rsidRDefault="009C3945" w:rsidP="008357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>
              <w:t>European</w:t>
            </w:r>
          </w:p>
        </w:tc>
      </w:tr>
      <w:tr w:rsidR="007D46C4" w:rsidRPr="007D46C4" w:rsidTr="007D46C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40" w:type="dxa"/>
            <w:noWrap/>
            <w:hideMark/>
          </w:tcPr>
          <w:p w:rsidR="007D46C4" w:rsidRPr="007D46C4" w:rsidRDefault="007D46C4" w:rsidP="002A31CC">
            <w:pPr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Ng MC (PMID: 21701570)</w:t>
            </w:r>
            <w:r w:rsidR="00870B1B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/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 &lt;EndNote&gt;&lt;Cite&gt;&lt;Author&gt;Ng&lt;/Author&gt;&lt;Year&gt;2012&lt;/Year&gt;&lt;RecNum&gt;36&lt;/RecNum&gt;&lt;DisplayText&gt;[16]&lt;/DisplayText&gt;&lt;record&gt;&lt;rec-number&gt;36&lt;/rec-number&gt;&lt;foreign-keys&gt;&lt;key app="EN" db-id="255esaetsa5vpher2zlxwfr3tpw5tv55es2p"&gt;36&lt;/key&gt;&lt;/foreign-keys&gt;&lt;ref-type name="Journal Article"&gt;17&lt;/ref-type&gt;&lt;contributors&gt;&lt;authors&gt;&lt;author&gt;Ng, M. C.&lt;/author&gt;&lt;author&gt;Hester, J. M.&lt;/author&gt;&lt;author&gt;Wing, M. R.&lt;/author&gt;&lt;author&gt;Li, J.&lt;/author&gt;&lt;author&gt;Xu, J.&lt;/author&gt;&lt;author&gt;Hicks, P. J.&lt;/author&gt;&lt;author&gt;Roh, B. H.&lt;/author&gt;&lt;author&gt;Lu, L.&lt;/author&gt;&lt;author&gt;Divers, J.&lt;/author&gt;&lt;author&gt;Langefeld, C. D.&lt;/author&gt;&lt;author&gt;Freedman, B. I.&lt;/author&gt;&lt;author&gt;Palmer, N. D.&lt;/author&gt;&lt;author&gt;Bowden, D. W.&lt;/author&gt;&lt;/authors&gt;&lt;/contributors&gt;&lt;titles&gt;&lt;title&gt;Genome-wide association of BMI in African Americans&lt;/title&gt;&lt;secondary-title&gt;Obesity&lt;/secondary-title&gt;&lt;/titles&gt;&lt;periodical&gt;&lt;full-title&gt;Obesity&lt;/full-title&gt;&lt;/periodical&gt;&lt;pages&gt;622-7&lt;/pages&gt;&lt;volume&gt;20&lt;/volume&gt;&lt;number&gt;3&lt;/number&gt;&lt;dates&gt;&lt;year&gt;2012&lt;/year&gt;&lt;/dates&gt;&lt;isbn&gt;1930-739X (Electronic)&amp;#xD;1930-7381 (Linking)&lt;/isbn&gt;&lt;work-type&gt;Research Support, N I H , Extramural&amp;#xD;Research Support, Non-U S Gov&amp;apos;t&lt;/work-type&gt;&lt;urls&gt;&lt;/urls&gt;&lt;/record&gt;&lt;/Cite&gt;&lt;/EndNote&gt;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[</w:t>
            </w:r>
            <w:hyperlink w:anchor="_ENREF_16" w:tooltip="Ng, 2012 #36" w:history="1">
              <w:r w:rsidR="002A31CC">
                <w:rPr>
                  <w:rFonts w:ascii="Calibri" w:eastAsia="Times New Roman" w:hAnsi="Calibri" w:cs="Times New Roman"/>
                  <w:noProof/>
                  <w:color w:val="000000"/>
                </w:rPr>
                <w:t>16</w:t>
              </w:r>
            </w:hyperlink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]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  <w:tc>
          <w:tcPr>
            <w:tcW w:w="2649" w:type="dxa"/>
            <w:noWrap/>
            <w:hideMark/>
          </w:tcPr>
          <w:p w:rsidR="007D46C4" w:rsidRPr="007D46C4" w:rsidRDefault="007D46C4" w:rsidP="007D46C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2011</w:t>
            </w:r>
          </w:p>
        </w:tc>
        <w:tc>
          <w:tcPr>
            <w:tcW w:w="3174" w:type="dxa"/>
          </w:tcPr>
          <w:p w:rsidR="007D46C4" w:rsidRPr="007D46C4" w:rsidRDefault="00870B1B" w:rsidP="008357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>
              <w:t>African</w:t>
            </w:r>
          </w:p>
        </w:tc>
      </w:tr>
      <w:tr w:rsidR="007D46C4" w:rsidRPr="007D46C4" w:rsidTr="007D46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40" w:type="dxa"/>
            <w:noWrap/>
            <w:hideMark/>
          </w:tcPr>
          <w:p w:rsidR="007D46C4" w:rsidRPr="007D46C4" w:rsidRDefault="007D46C4" w:rsidP="002A31CC">
            <w:pPr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Okada Y (PMID: 22344221)</w:t>
            </w:r>
            <w:r w:rsidR="00D57B3D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/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 &lt;EndNote&gt;&lt;Cite&gt;&lt;Author&gt;Okada&lt;/Author&gt;&lt;Year&gt;2012&lt;/Year&gt;&lt;RecNum&gt;37&lt;/RecNum&gt;&lt;DisplayText&gt;[17]&lt;/DisplayText&gt;&lt;record&gt;&lt;rec-number&gt;37&lt;/rec-number&gt;&lt;foreign-keys&gt;&lt;key app="EN" db-id="255esaetsa5vpher2zlxwfr3tpw5tv55es2p"&gt;37&lt;/key&gt;&lt;/foreign-keys&gt;&lt;ref-type name="Journal Article"&gt;17&lt;/ref-type&gt;&lt;contributors&gt;&lt;authors&gt;&lt;author&gt;Okada, Y.&lt;/author&gt;&lt;author&gt;Kubo, M.&lt;/author&gt;&lt;author&gt;Ohmiya, H.&lt;/author&gt;&lt;author&gt;Takahashi, A.&lt;/author&gt;&lt;author&gt;Kumasaka, N.&lt;/author&gt;&lt;author&gt;Hosono, N.&lt;/author&gt;&lt;author&gt;Maeda, S.&lt;/author&gt;&lt;author&gt;Wen, W.&lt;/author&gt;&lt;author&gt;Dorajoo, R.&lt;/author&gt;&lt;author&gt;Go, M. J.&lt;/author&gt;&lt;author&gt;Zheng, W.&lt;/author&gt;&lt;author&gt;Kato, N.&lt;/author&gt;&lt;author&gt;Wu, J. Y.&lt;/author&gt;&lt;author&gt;Lu, Q.&lt;/author&gt;&lt;author&gt;Tsunoda, T.&lt;/author&gt;&lt;author&gt;Yamamoto, K.&lt;/author&gt;&lt;author&gt;Nakamura, Y.&lt;/author&gt;&lt;author&gt;Kamatani, N.&lt;/author&gt;&lt;author&gt;Tanaka, T.&lt;/author&gt;&lt;/authors&gt;&lt;/contributors&gt;&lt;titles&gt;&lt;title&gt;Common variants at CDKAL1 and KLF9 are associated with body mass index in east Asian populations&lt;/title&gt;&lt;secondary-title&gt;Nat Genet&lt;/secondary-title&gt;&lt;/titles&gt;&lt;periodical&gt;&lt;full-title&gt;Nat Genet&lt;/full-title&gt;&lt;/periodical&gt;&lt;pages&gt;302-6&lt;/pages&gt;&lt;volume&gt;44&lt;/volume&gt;&lt;number&gt;3&lt;/number&gt;&lt;dates&gt;&lt;year&gt;2012&lt;/year&gt;&lt;/dates&gt;&lt;isbn&gt;1546-1718 (Electronic)&amp;#xD;1061-4036 (Linking)&lt;/isbn&gt;&lt;work-type&gt;Research Support, Non-U S Gov&amp;apos;t&lt;/work-type&gt;&lt;urls&gt;&lt;/urls&gt;&lt;/record&gt;&lt;/Cite&gt;&lt;/EndNote&gt;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[</w:t>
            </w:r>
            <w:hyperlink w:anchor="_ENREF_17" w:tooltip="Okada, 2012 #37" w:history="1">
              <w:r w:rsidR="002A31CC">
                <w:rPr>
                  <w:rFonts w:ascii="Calibri" w:eastAsia="Times New Roman" w:hAnsi="Calibri" w:cs="Times New Roman"/>
                  <w:noProof/>
                  <w:color w:val="000000"/>
                </w:rPr>
                <w:t>17</w:t>
              </w:r>
            </w:hyperlink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]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  <w:tc>
          <w:tcPr>
            <w:tcW w:w="2649" w:type="dxa"/>
            <w:noWrap/>
            <w:hideMark/>
          </w:tcPr>
          <w:p w:rsidR="007D46C4" w:rsidRPr="007D46C4" w:rsidRDefault="007D46C4" w:rsidP="007D46C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2012</w:t>
            </w:r>
          </w:p>
        </w:tc>
        <w:tc>
          <w:tcPr>
            <w:tcW w:w="3174" w:type="dxa"/>
          </w:tcPr>
          <w:p w:rsidR="007D46C4" w:rsidRPr="007D46C4" w:rsidRDefault="00D57B3D" w:rsidP="008357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E</w:t>
            </w:r>
            <w:r w:rsidRPr="00D57B3D">
              <w:rPr>
                <w:rFonts w:ascii="Calibri" w:eastAsia="Times New Roman" w:hAnsi="Calibri" w:cs="Times New Roman"/>
                <w:color w:val="000000"/>
              </w:rPr>
              <w:t>ast Asian</w:t>
            </w:r>
          </w:p>
        </w:tc>
      </w:tr>
      <w:tr w:rsidR="007D46C4" w:rsidRPr="007D46C4" w:rsidTr="007D46C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40" w:type="dxa"/>
            <w:noWrap/>
            <w:hideMark/>
          </w:tcPr>
          <w:p w:rsidR="007D46C4" w:rsidRPr="007D46C4" w:rsidRDefault="007D46C4" w:rsidP="002A31CC">
            <w:pPr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Pei YF (PMID: 24064335)</w:t>
            </w:r>
            <w:r w:rsidR="008C3CB3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/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 &lt;EndNote&gt;&lt;Cite&gt;&lt;Author&gt;Pei&lt;/Author&gt;&lt;Year&gt;2014&lt;/Year&gt;&lt;RecNum&gt;38&lt;/RecNum&gt;&lt;DisplayText&gt;[18]&lt;/DisplayText&gt;&lt;record&gt;&lt;rec-number&gt;38&lt;/rec-number&gt;&lt;foreign-keys&gt;&lt;key app="EN" db-id="255esaetsa5vpher2zlxwfr3tpw5tv55es2p"&gt;38&lt;/key&gt;&lt;/foreign-keys&gt;&lt;ref-type name="Journal Article"&gt;17&lt;/ref-type&gt;&lt;contributors&gt;&lt;authors&gt;&lt;author&gt;Pei, Y. F.&lt;/author&gt;&lt;author&gt;Zhang, L.&lt;/author&gt;&lt;author&gt;Liu, Y.&lt;/author&gt;&lt;author&gt;Li, J.&lt;/author&gt;&lt;author&gt;Shen, H.&lt;/author&gt;&lt;author&gt;Liu, Y. Z.&lt;/author&gt;&lt;author&gt;Tian, Q.&lt;/author&gt;&lt;author&gt;He, H.&lt;/author&gt;&lt;author&gt;Wu, S.&lt;/author&gt;&lt;author&gt;Ran, S.&lt;/author&gt;&lt;author&gt;Han, Y.&lt;/author&gt;&lt;author&gt;Hai, R.&lt;/author&gt;&lt;author&gt;Lin, Y.&lt;/author&gt;&lt;author&gt;Zhu, J.&lt;/author&gt;&lt;author&gt;Zhu, X. Z.&lt;/author&gt;&lt;author&gt;Papasian, C. J.&lt;/author&gt;&lt;author&gt;Deng, H. W.&lt;/author&gt;&lt;/authors&gt;&lt;/contributors&gt;&lt;titles&gt;&lt;title&gt;Meta-analysis of genome-wide association data identifies novel susceptibility loci for obesity&lt;/title&gt;&lt;secondary-title&gt;Hum Mol Genet&lt;/secondary-title&gt;&lt;/titles&gt;&lt;periodical&gt;&lt;full-title&gt;Hum Mol Genet&lt;/full-title&gt;&lt;/periodical&gt;&lt;pages&gt;820-30&lt;/pages&gt;&lt;volume&gt;23&lt;/volume&gt;&lt;number&gt;3&lt;/number&gt;&lt;dates&gt;&lt;year&gt;2014&lt;/year&gt;&lt;/dates&gt;&lt;isbn&gt;1460-2083 (Electronic)&amp;#xD;0964-6906 (Linking)&lt;/isbn&gt;&lt;work-type&gt;Meta-Analysis&amp;#xD;Research Support, N I H , Extramural&amp;#xD;Research Support, Non-U S Gov&amp;apos;t&lt;/work-type&gt;&lt;urls&gt;&lt;/urls&gt;&lt;/record&gt;&lt;/Cite&gt;&lt;/EndNote&gt;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[</w:t>
            </w:r>
            <w:hyperlink w:anchor="_ENREF_18" w:tooltip="Pei, 2014 #38" w:history="1">
              <w:r w:rsidR="002A31CC">
                <w:rPr>
                  <w:rFonts w:ascii="Calibri" w:eastAsia="Times New Roman" w:hAnsi="Calibri" w:cs="Times New Roman"/>
                  <w:noProof/>
                  <w:color w:val="000000"/>
                </w:rPr>
                <w:t>18</w:t>
              </w:r>
            </w:hyperlink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]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  <w:tc>
          <w:tcPr>
            <w:tcW w:w="2649" w:type="dxa"/>
            <w:noWrap/>
            <w:hideMark/>
          </w:tcPr>
          <w:p w:rsidR="007D46C4" w:rsidRPr="007D46C4" w:rsidRDefault="007D46C4" w:rsidP="007D46C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2013</w:t>
            </w:r>
          </w:p>
        </w:tc>
        <w:tc>
          <w:tcPr>
            <w:tcW w:w="3174" w:type="dxa"/>
          </w:tcPr>
          <w:p w:rsidR="007D46C4" w:rsidRPr="007D46C4" w:rsidRDefault="008C3CB3" w:rsidP="008357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Multiple populations</w:t>
            </w:r>
          </w:p>
        </w:tc>
      </w:tr>
      <w:tr w:rsidR="007D46C4" w:rsidRPr="007D46C4" w:rsidTr="007D46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40" w:type="dxa"/>
            <w:noWrap/>
            <w:hideMark/>
          </w:tcPr>
          <w:p w:rsidR="007D46C4" w:rsidRPr="007D46C4" w:rsidRDefault="007D46C4" w:rsidP="002A31CC">
            <w:pPr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Scannell Bryan M (PMID: 25133637)</w:t>
            </w:r>
            <w:r w:rsidR="006D4072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/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 &lt;EndNote&gt;&lt;Cite&gt;&lt;Author&gt;Scannell Bryan&lt;/Author&gt;&lt;Year&gt;2014&lt;/Year&gt;&lt;RecNum&gt;39&lt;/RecNum&gt;&lt;DisplayText&gt;[19]&lt;/DisplayText&gt;&lt;record&gt;&lt;rec-number&gt;39&lt;/rec-number&gt;&lt;foreign-keys&gt;&lt;key app="EN" db-id="255esaetsa5vpher2zlxwfr3tpw5tv55es2p"&gt;39&lt;/key&gt;&lt;/foreign-keys&gt;&lt;ref-type name="Journal Article"&gt;17&lt;/ref-type&gt;&lt;contributors&gt;&lt;authors&gt;&lt;author&gt;Scannell Bryan, M.&lt;/author&gt;&lt;author&gt;Argos, M.&lt;/author&gt;&lt;author&gt;Pierce, B.&lt;/author&gt;&lt;author&gt;Tong, L.&lt;/author&gt;&lt;author&gt;Rakibuz-Zaman, M.&lt;/author&gt;&lt;author&gt;Ahmed, A.&lt;/author&gt;&lt;author&gt;Rahman, M.&lt;/author&gt;&lt;author&gt;Islam, T.&lt;/author&gt;&lt;author&gt;Yunus, M.&lt;/author&gt;&lt;author&gt;Parvez, F.&lt;/author&gt;&lt;author&gt;Roy, S.&lt;/author&gt;&lt;author&gt;Jasmine, F.&lt;/author&gt;&lt;author&gt;Baron, J. A.&lt;/author&gt;&lt;author&gt;Kibriya, M. G.&lt;/author&gt;&lt;author&gt;Ahsan, H.&lt;/author&gt;&lt;/authors&gt;&lt;/contributors&gt;&lt;titles&gt;&lt;title&gt;Genome-wide association studies and heritability estimates of body mass index related phenotypes in Bangladeshi adults&lt;/title&gt;&lt;secondary-title&gt;PLoS One&lt;/secondary-title&gt;&lt;/titles&gt;&lt;periodical&gt;&lt;full-title&gt;PLoS One&lt;/full-title&gt;&lt;/periodical&gt;&lt;volume&gt;9&lt;/volume&gt;&lt;number&gt;8&lt;/number&gt;&lt;dates&gt;&lt;year&gt;2014&lt;/year&gt;&lt;/dates&gt;&lt;isbn&gt;1932-6203 (Electronic)&amp;#xD;1932-6203 (Linking)&lt;/isbn&gt;&lt;work-type&gt;Research Support, N I H , Extramural&lt;/work-type&gt;&lt;urls&gt;&lt;/urls&gt;&lt;/record&gt;&lt;/Cite&gt;&lt;/EndNote&gt;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[</w:t>
            </w:r>
            <w:hyperlink w:anchor="_ENREF_19" w:tooltip="Scannell Bryan, 2014 #39" w:history="1">
              <w:r w:rsidR="002A31CC">
                <w:rPr>
                  <w:rFonts w:ascii="Calibri" w:eastAsia="Times New Roman" w:hAnsi="Calibri" w:cs="Times New Roman"/>
                  <w:noProof/>
                  <w:color w:val="000000"/>
                </w:rPr>
                <w:t>19</w:t>
              </w:r>
            </w:hyperlink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]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  <w:tc>
          <w:tcPr>
            <w:tcW w:w="2649" w:type="dxa"/>
            <w:noWrap/>
            <w:hideMark/>
          </w:tcPr>
          <w:p w:rsidR="007D46C4" w:rsidRPr="007D46C4" w:rsidRDefault="007D46C4" w:rsidP="007D46C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2014</w:t>
            </w:r>
          </w:p>
        </w:tc>
        <w:tc>
          <w:tcPr>
            <w:tcW w:w="3174" w:type="dxa"/>
          </w:tcPr>
          <w:p w:rsidR="007D46C4" w:rsidRPr="007D46C4" w:rsidRDefault="006D4072" w:rsidP="008357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6D4072">
              <w:rPr>
                <w:rFonts w:ascii="Calibri" w:eastAsia="Times New Roman" w:hAnsi="Calibri" w:cs="Times New Roman"/>
                <w:color w:val="000000"/>
              </w:rPr>
              <w:t>Bangladeshi</w:t>
            </w:r>
          </w:p>
        </w:tc>
      </w:tr>
      <w:tr w:rsidR="007D46C4" w:rsidRPr="007D46C4" w:rsidTr="007D46C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40" w:type="dxa"/>
            <w:noWrap/>
            <w:hideMark/>
          </w:tcPr>
          <w:p w:rsidR="007D46C4" w:rsidRPr="007D46C4" w:rsidRDefault="007D46C4" w:rsidP="002A31CC">
            <w:pPr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Scherag A (PMID: 20421936)</w:t>
            </w:r>
            <w:r w:rsidR="00A26CB2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TY2hlcmFnPC9BdXRob3I+PFllYXI+MjAxMDwvWWVhcj48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</w:fldData>
              </w:fldChar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 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TY2hlcmFnPC9BdXRob3I+PFllYXI+MjAxMDwvWWVhcj48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</w:fldData>
              </w:fldChar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.DATA 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  <w:r w:rsidR="002A31CC">
              <w:rPr>
                <w:rFonts w:ascii="Calibri" w:eastAsia="Times New Roman" w:hAnsi="Calibri" w:cs="Times New Roman"/>
                <w:color w:val="000000"/>
              </w:rPr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[</w:t>
            </w:r>
            <w:hyperlink w:anchor="_ENREF_20" w:tooltip="Scherag, 2010 #40" w:history="1">
              <w:r w:rsidR="002A31CC">
                <w:rPr>
                  <w:rFonts w:ascii="Calibri" w:eastAsia="Times New Roman" w:hAnsi="Calibri" w:cs="Times New Roman"/>
                  <w:noProof/>
                  <w:color w:val="000000"/>
                </w:rPr>
                <w:t>20</w:t>
              </w:r>
            </w:hyperlink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]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  <w:tc>
          <w:tcPr>
            <w:tcW w:w="2649" w:type="dxa"/>
            <w:noWrap/>
            <w:hideMark/>
          </w:tcPr>
          <w:p w:rsidR="007D46C4" w:rsidRPr="007D46C4" w:rsidRDefault="007D46C4" w:rsidP="007D46C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2010</w:t>
            </w:r>
          </w:p>
        </w:tc>
        <w:tc>
          <w:tcPr>
            <w:tcW w:w="3174" w:type="dxa"/>
          </w:tcPr>
          <w:p w:rsidR="007D46C4" w:rsidRPr="007D46C4" w:rsidRDefault="00A26CB2" w:rsidP="008357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>
              <w:t>European</w:t>
            </w:r>
          </w:p>
        </w:tc>
      </w:tr>
      <w:tr w:rsidR="007D46C4" w:rsidRPr="007D46C4" w:rsidTr="007D46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40" w:type="dxa"/>
            <w:noWrap/>
            <w:hideMark/>
          </w:tcPr>
          <w:p w:rsidR="007D46C4" w:rsidRPr="007D46C4" w:rsidRDefault="007D46C4" w:rsidP="002A31CC">
            <w:pPr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Speliotes EK (PMID: 20935630)</w:t>
            </w:r>
            <w:r w:rsidR="00105E1D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TcGVsaW90ZXM8L0F1dGhvcj48WWVhcj4yMDEwPC9ZZWFy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</w:fldData>
              </w:fldChar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 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TcGVsaW90ZXM8L0F1dGhvcj48WWVhcj4yMDEwPC9ZZWFy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</w:fldData>
              </w:fldChar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.DATA 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  <w:r w:rsidR="002A31CC">
              <w:rPr>
                <w:rFonts w:ascii="Calibri" w:eastAsia="Times New Roman" w:hAnsi="Calibri" w:cs="Times New Roman"/>
                <w:color w:val="000000"/>
              </w:rPr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[</w:t>
            </w:r>
            <w:hyperlink w:anchor="_ENREF_21" w:tooltip="Speliotes, 2010 #41" w:history="1">
              <w:r w:rsidR="002A31CC">
                <w:rPr>
                  <w:rFonts w:ascii="Calibri" w:eastAsia="Times New Roman" w:hAnsi="Calibri" w:cs="Times New Roman"/>
                  <w:noProof/>
                  <w:color w:val="000000"/>
                </w:rPr>
                <w:t>21</w:t>
              </w:r>
            </w:hyperlink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]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  <w:tc>
          <w:tcPr>
            <w:tcW w:w="2649" w:type="dxa"/>
            <w:noWrap/>
            <w:hideMark/>
          </w:tcPr>
          <w:p w:rsidR="007D46C4" w:rsidRPr="007D46C4" w:rsidRDefault="007D46C4" w:rsidP="007D46C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2010</w:t>
            </w:r>
          </w:p>
        </w:tc>
        <w:tc>
          <w:tcPr>
            <w:tcW w:w="3174" w:type="dxa"/>
          </w:tcPr>
          <w:p w:rsidR="007D46C4" w:rsidRPr="007D46C4" w:rsidRDefault="00105E1D" w:rsidP="008357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>
              <w:t>European</w:t>
            </w:r>
          </w:p>
        </w:tc>
      </w:tr>
      <w:tr w:rsidR="007D46C4" w:rsidRPr="007D46C4" w:rsidTr="007D46C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40" w:type="dxa"/>
            <w:noWrap/>
            <w:hideMark/>
          </w:tcPr>
          <w:p w:rsidR="007D46C4" w:rsidRPr="007D46C4" w:rsidRDefault="007D46C4" w:rsidP="002A31CC">
            <w:pPr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Thorleifsson G (PMID: 19079260)</w:t>
            </w:r>
            <w:r w:rsidR="009C355C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/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 &lt;EndNote&gt;&lt;Cite&gt;&lt;Author&gt;Thorleifsson&lt;/Author&gt;&lt;Year&gt;2009&lt;/Year&gt;&lt;RecNum&gt;42&lt;/RecNum&gt;&lt;DisplayText&gt;[22]&lt;/DisplayText&gt;&lt;record&gt;&lt;rec-number&gt;42&lt;/rec-number&gt;&lt;foreign-keys&gt;&lt;key app="EN" db-id="255esaetsa5vpher2zlxwfr3tpw5tv55es2p"&gt;42&lt;/key&gt;&lt;/foreign-keys&gt;&lt;ref-type name="Journal Article"&gt;17&lt;/ref-type&gt;&lt;contributors&gt;&lt;authors&gt;&lt;author&gt;Thorleifsson, G.&lt;/author&gt;&lt;author&gt;Walters, G. B.&lt;/author&gt;&lt;author&gt;Gudbjartsson, D. F.&lt;/author&gt;&lt;author&gt;Steinthorsdottir, V.&lt;/author&gt;&lt;author&gt;Sulem, P.&lt;/author&gt;&lt;author&gt;Helgadottir, A.&lt;/author&gt;&lt;author&gt;Styrkarsdottir, U.&lt;/author&gt;&lt;author&gt;Gretarsdottir, S.&lt;/author&gt;&lt;author&gt;Thorlacius, S.&lt;/author&gt;&lt;author&gt;Jonsdottir, I.&lt;/author&gt;&lt;author&gt;Jonsdottir, T.&lt;/author&gt;&lt;author&gt;Olafsdottir, E. J.&lt;/author&gt;&lt;author&gt;Olafsdottir, G. H.&lt;/author&gt;&lt;author&gt;Jonsson, T.&lt;/author&gt;&lt;author&gt;Jonsson, F.&lt;/author&gt;&lt;author&gt;Borch-Johnsen, K.&lt;/author&gt;&lt;author&gt;Hansen, T.&lt;/author&gt;&lt;author&gt;Andersen, G.&lt;/author&gt;&lt;author&gt;Jorgensen, T.&lt;/author&gt;&lt;author&gt;Lauritzen, T.&lt;/author&gt;&lt;author&gt;Aben, K. K.&lt;/author&gt;&lt;author&gt;Verbeek, A. L.&lt;/author&gt;&lt;author&gt;Roeleveld, N.&lt;/author&gt;&lt;author&gt;Kampman, E.&lt;/author&gt;&lt;author&gt;Yanek, L. R.&lt;/author&gt;&lt;author&gt;Becker, L. C.&lt;/author&gt;&lt;author&gt;Tryggvadottir, L.&lt;/author&gt;&lt;author&gt;Rafnar, T.&lt;/author&gt;&lt;author&gt;Becker, D. M.&lt;/author&gt;&lt;author&gt;Gulcher, J.&lt;/author&gt;&lt;author&gt;Kiemeney, L. A.&lt;/author&gt;&lt;author&gt;Pedersen, O.&lt;/author&gt;&lt;author&gt;Kong, A.&lt;/author&gt;&lt;author&gt;Thorsteinsdottir, U.&lt;/author&gt;&lt;author&gt;Stefansson, K.&lt;/author&gt;&lt;/authors&gt;&lt;/contributors&gt;&lt;titles&gt;&lt;title&gt;Genome-wide association yields new sequence variants at seven loci that associate with measures of obesity&lt;/title&gt;&lt;secondary-title&gt;Nat Genet&lt;/secondary-title&gt;&lt;/titles&gt;&lt;periodical&gt;&lt;full-title&gt;Nat Genet&lt;/full-title&gt;&lt;/periodical&gt;&lt;pages&gt;18-24&lt;/pages&gt;&lt;volume&gt;41&lt;/volume&gt;&lt;number&gt;1&lt;/number&gt;&lt;dates&gt;&lt;year&gt;2009&lt;/year&gt;&lt;/dates&gt;&lt;isbn&gt;1546-1718 (Electronic)&amp;#xD;1061-4036 (Linking)&lt;/isbn&gt;&lt;work-type&gt;Research Support, N I H , Extramural&amp;#xD;Research Support, Non-U S Gov&amp;apos;t&lt;/work-type&gt;&lt;urls&gt;&lt;/urls&gt;&lt;/record&gt;&lt;/Cite&gt;&lt;/EndNote&gt;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[</w:t>
            </w:r>
            <w:hyperlink w:anchor="_ENREF_22" w:tooltip="Thorleifsson, 2009 #42" w:history="1">
              <w:r w:rsidR="002A31CC">
                <w:rPr>
                  <w:rFonts w:ascii="Calibri" w:eastAsia="Times New Roman" w:hAnsi="Calibri" w:cs="Times New Roman"/>
                  <w:noProof/>
                  <w:color w:val="000000"/>
                </w:rPr>
                <w:t>22</w:t>
              </w:r>
            </w:hyperlink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]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  <w:tc>
          <w:tcPr>
            <w:tcW w:w="2649" w:type="dxa"/>
            <w:noWrap/>
            <w:hideMark/>
          </w:tcPr>
          <w:p w:rsidR="007D46C4" w:rsidRPr="007D46C4" w:rsidRDefault="007D46C4" w:rsidP="007D46C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2008</w:t>
            </w:r>
          </w:p>
        </w:tc>
        <w:tc>
          <w:tcPr>
            <w:tcW w:w="3174" w:type="dxa"/>
          </w:tcPr>
          <w:p w:rsidR="007D46C4" w:rsidRPr="007D46C4" w:rsidRDefault="009C355C" w:rsidP="008357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>
              <w:t>European</w:t>
            </w:r>
          </w:p>
        </w:tc>
      </w:tr>
      <w:tr w:rsidR="007D46C4" w:rsidRPr="007D46C4" w:rsidTr="007D46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40" w:type="dxa"/>
            <w:noWrap/>
            <w:hideMark/>
          </w:tcPr>
          <w:p w:rsidR="007D46C4" w:rsidRPr="007D46C4" w:rsidRDefault="007D46C4" w:rsidP="002A31CC">
            <w:pPr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Wang K (PMID: 21552555)</w:t>
            </w:r>
            <w:r w:rsidR="00833604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/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 &lt;EndNote&gt;&lt;Cite&gt;&lt;Author&gt;Wang&lt;/Author&gt;&lt;Year&gt;2011&lt;/Year&gt;&lt;RecNum&gt;43&lt;/RecNum&gt;&lt;DisplayText&gt;[23]&lt;/DisplayText&gt;&lt;record&gt;&lt;rec-number&gt;43&lt;/rec-number&gt;&lt;foreign-keys&gt;&lt;key app="EN" db-id="255esaetsa5vpher2zlxwfr3tpw5tv55es2p"&gt;43&lt;/key&gt;&lt;/foreign-keys&gt;&lt;ref-type name="Journal Article"&gt;17&lt;/ref-type&gt;&lt;contributors&gt;&lt;authors&gt;&lt;author&gt;Wang, K.&lt;/author&gt;&lt;author&gt;Li, W. D.&lt;/author&gt;&lt;author&gt;Zhang, C. K.&lt;/author&gt;&lt;author&gt;Wang, Z.&lt;/author&gt;&lt;author&gt;Glessner, J. T.&lt;/author&gt;&lt;author&gt;Grant, S. F.&lt;/author&gt;&lt;author&gt;Zhao, H.&lt;/author&gt;&lt;author&gt;Hakonarson, H.&lt;/author&gt;&lt;author&gt;Price, R. A.&lt;/author&gt;&lt;/authors&gt;&lt;/contributors&gt;&lt;titles&gt;&lt;title&gt;A genome-wide association study on obesity and obesity-related traits&lt;/title&gt;&lt;secondary-title&gt;PLoS One&lt;/secondary-title&gt;&lt;/titles&gt;&lt;periodical&gt;&lt;full-title&gt;PLoS One&lt;/full-title&gt;&lt;/periodical&gt;&lt;pages&gt;0018939&lt;/pages&gt;&lt;volume&gt;6&lt;/volume&gt;&lt;number&gt;4&lt;/number&gt;&lt;dates&gt;&lt;year&gt;2011&lt;/year&gt;&lt;/dates&gt;&lt;isbn&gt;1932-6203 (Electronic)&amp;#xD;1932-6203 (Linking)&lt;/isbn&gt;&lt;work-type&gt;Research Support, N I H , Extramural&amp;#xD;Research Support, Non-U S Gov&amp;apos;t&lt;/work-type&gt;&lt;urls&gt;&lt;/urls&gt;&lt;/record&gt;&lt;/Cite&gt;&lt;/EndNote&gt;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[</w:t>
            </w:r>
            <w:hyperlink w:anchor="_ENREF_23" w:tooltip="Wang, 2011 #43" w:history="1">
              <w:r w:rsidR="002A31CC">
                <w:rPr>
                  <w:rFonts w:ascii="Calibri" w:eastAsia="Times New Roman" w:hAnsi="Calibri" w:cs="Times New Roman"/>
                  <w:noProof/>
                  <w:color w:val="000000"/>
                </w:rPr>
                <w:t>23</w:t>
              </w:r>
            </w:hyperlink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]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  <w:tc>
          <w:tcPr>
            <w:tcW w:w="2649" w:type="dxa"/>
            <w:noWrap/>
            <w:hideMark/>
          </w:tcPr>
          <w:p w:rsidR="007D46C4" w:rsidRPr="007D46C4" w:rsidRDefault="007D46C4" w:rsidP="007D46C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2011</w:t>
            </w:r>
          </w:p>
        </w:tc>
        <w:tc>
          <w:tcPr>
            <w:tcW w:w="3174" w:type="dxa"/>
          </w:tcPr>
          <w:p w:rsidR="007D46C4" w:rsidRPr="007D46C4" w:rsidRDefault="00833604" w:rsidP="008357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>
              <w:t>European</w:t>
            </w:r>
          </w:p>
        </w:tc>
      </w:tr>
      <w:tr w:rsidR="007D46C4" w:rsidRPr="007D46C4" w:rsidTr="007D46C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40" w:type="dxa"/>
            <w:noWrap/>
            <w:hideMark/>
          </w:tcPr>
          <w:p w:rsidR="007D46C4" w:rsidRPr="007D46C4" w:rsidRDefault="007D46C4" w:rsidP="002A31CC">
            <w:pPr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Wang KS (PMID: 22446040)</w:t>
            </w:r>
            <w:r w:rsidR="00063525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/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 &lt;EndNote&gt;&lt;Cite&gt;&lt;Author&gt;Wang&lt;/Author&gt;&lt;Year&gt;2012&lt;/Year&gt;&lt;RecNum&gt;45&lt;/RecNum&gt;&lt;DisplayText&gt;[24]&lt;/DisplayText&gt;&lt;record&gt;&lt;rec-number&gt;45&lt;/rec-number&gt;&lt;foreign-keys&gt;&lt;key app="EN" db-id="255esaetsa5vpher2zlxwfr3tpw5tv55es2p"&gt;45&lt;/key&gt;&lt;/foreign-keys&gt;&lt;ref-type name="Journal Article"&gt;17&lt;/ref-type&gt;&lt;contributors&gt;&lt;authors&gt;&lt;author&gt;Wang, K. S.&lt;/author&gt;&lt;author&gt;Liu, X.&lt;/author&gt;&lt;author&gt;Zheng, S.&lt;/author&gt;&lt;author&gt;Zeng, M.&lt;/author&gt;&lt;author&gt;Pan, Y.&lt;/author&gt;&lt;author&gt;Callahan, K.&lt;/author&gt;&lt;/authors&gt;&lt;/contributors&gt;&lt;titles&gt;&lt;title&gt;A novel locus for body mass index on 5p15.2: a meta-analysis of two genome-wide association studies&lt;/title&gt;&lt;secondary-title&gt;Gene&lt;/secondary-title&gt;&lt;/titles&gt;&lt;periodical&gt;&lt;full-title&gt;Gene&lt;/full-title&gt;&lt;/periodical&gt;&lt;pages&gt;80-4&lt;/pages&gt;&lt;volume&gt;500&lt;/volume&gt;&lt;number&gt;1&lt;/number&gt;&lt;dates&gt;&lt;year&gt;2012&lt;/year&gt;&lt;/dates&gt;&lt;isbn&gt;1879-0038 (Electronic)&amp;#xD;0378-1119 (Linking)&lt;/isbn&gt;&lt;work-type&gt;Meta-Analysis&amp;#xD;Research Support, N I H , Extramural&amp;#xD;Research Support, U S Gov&amp;apos;t, P H S&lt;/work-type&gt;&lt;urls&gt;&lt;/urls&gt;&lt;/record&gt;&lt;/Cite&gt;&lt;/EndNote&gt;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[</w:t>
            </w:r>
            <w:hyperlink w:anchor="_ENREF_24" w:tooltip="Wang, 2012 #45" w:history="1">
              <w:r w:rsidR="002A31CC">
                <w:rPr>
                  <w:rFonts w:ascii="Calibri" w:eastAsia="Times New Roman" w:hAnsi="Calibri" w:cs="Times New Roman"/>
                  <w:noProof/>
                  <w:color w:val="000000"/>
                </w:rPr>
                <w:t>24</w:t>
              </w:r>
            </w:hyperlink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]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  <w:tc>
          <w:tcPr>
            <w:tcW w:w="2649" w:type="dxa"/>
            <w:noWrap/>
            <w:hideMark/>
          </w:tcPr>
          <w:p w:rsidR="007D46C4" w:rsidRPr="007D46C4" w:rsidRDefault="007D46C4" w:rsidP="007D46C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2012</w:t>
            </w:r>
          </w:p>
        </w:tc>
        <w:tc>
          <w:tcPr>
            <w:tcW w:w="3174" w:type="dxa"/>
          </w:tcPr>
          <w:p w:rsidR="007D46C4" w:rsidRPr="007D46C4" w:rsidRDefault="00063525" w:rsidP="008357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>
              <w:t>European</w:t>
            </w:r>
          </w:p>
        </w:tc>
      </w:tr>
      <w:tr w:rsidR="007D46C4" w:rsidRPr="007D46C4" w:rsidTr="007D46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40" w:type="dxa"/>
            <w:noWrap/>
            <w:hideMark/>
          </w:tcPr>
          <w:p w:rsidR="007D46C4" w:rsidRPr="007D46C4" w:rsidRDefault="007D46C4" w:rsidP="002A31CC">
            <w:pPr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Wen W (PMID: 22344219)</w:t>
            </w:r>
            <w:r w:rsidR="00063525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XZW48L0F1dGhvcj48WWVhcj4yMDEyPC9ZZWFyPjxSZWNO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</w:fldData>
              </w:fldChar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 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XZW48L0F1dGhvcj48WWVhcj4yMDEyPC9ZZWFyPjxSZWNO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</w:fldData>
              </w:fldChar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.DATA 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  <w:r w:rsidR="002A31CC">
              <w:rPr>
                <w:rFonts w:ascii="Calibri" w:eastAsia="Times New Roman" w:hAnsi="Calibri" w:cs="Times New Roman"/>
                <w:color w:val="000000"/>
              </w:rPr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[</w:t>
            </w:r>
            <w:hyperlink w:anchor="_ENREF_25" w:tooltip="Wen, 2012 #46" w:history="1">
              <w:r w:rsidR="002A31CC">
                <w:rPr>
                  <w:rFonts w:ascii="Calibri" w:eastAsia="Times New Roman" w:hAnsi="Calibri" w:cs="Times New Roman"/>
                  <w:noProof/>
                  <w:color w:val="000000"/>
                </w:rPr>
                <w:t>25</w:t>
              </w:r>
            </w:hyperlink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]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  <w:tc>
          <w:tcPr>
            <w:tcW w:w="2649" w:type="dxa"/>
            <w:noWrap/>
            <w:hideMark/>
          </w:tcPr>
          <w:p w:rsidR="007D46C4" w:rsidRPr="007D46C4" w:rsidRDefault="007D46C4" w:rsidP="007D46C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2012</w:t>
            </w:r>
          </w:p>
        </w:tc>
        <w:tc>
          <w:tcPr>
            <w:tcW w:w="3174" w:type="dxa"/>
          </w:tcPr>
          <w:p w:rsidR="007D46C4" w:rsidRPr="007D46C4" w:rsidRDefault="00063525" w:rsidP="008357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E</w:t>
            </w:r>
            <w:r w:rsidRPr="00063525">
              <w:rPr>
                <w:rFonts w:ascii="Calibri" w:eastAsia="Times New Roman" w:hAnsi="Calibri" w:cs="Times New Roman"/>
                <w:color w:val="000000"/>
              </w:rPr>
              <w:t>ast Asian</w:t>
            </w:r>
          </w:p>
        </w:tc>
      </w:tr>
      <w:tr w:rsidR="007D46C4" w:rsidRPr="007D46C4" w:rsidTr="007D46C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40" w:type="dxa"/>
            <w:noWrap/>
            <w:hideMark/>
          </w:tcPr>
          <w:p w:rsidR="007D46C4" w:rsidRPr="007D46C4" w:rsidRDefault="007D46C4" w:rsidP="002A31CC">
            <w:pPr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Wen W (PMID: 24861553)</w:t>
            </w:r>
            <w:r w:rsidR="0051758C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XZW48L0F1dGhvcj48WWVhcj4yMDE0PC9ZZWFyPjxSZWNO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</w:fldData>
              </w:fldChar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 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XZW48L0F1dGhvcj48WWVhcj4yMDE0PC9ZZWFyPjxSZWNO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</w:fldData>
              </w:fldChar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.DATA 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  <w:r w:rsidR="002A31CC">
              <w:rPr>
                <w:rFonts w:ascii="Calibri" w:eastAsia="Times New Roman" w:hAnsi="Calibri" w:cs="Times New Roman"/>
                <w:color w:val="000000"/>
              </w:rPr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[</w:t>
            </w:r>
            <w:hyperlink w:anchor="_ENREF_26" w:tooltip="Wen, 2014 #47" w:history="1">
              <w:r w:rsidR="002A31CC">
                <w:rPr>
                  <w:rFonts w:ascii="Calibri" w:eastAsia="Times New Roman" w:hAnsi="Calibri" w:cs="Times New Roman"/>
                  <w:noProof/>
                  <w:color w:val="000000"/>
                </w:rPr>
                <w:t>26</w:t>
              </w:r>
            </w:hyperlink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]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  <w:tc>
          <w:tcPr>
            <w:tcW w:w="2649" w:type="dxa"/>
            <w:noWrap/>
            <w:hideMark/>
          </w:tcPr>
          <w:p w:rsidR="007D46C4" w:rsidRPr="007D46C4" w:rsidRDefault="007D46C4" w:rsidP="007D46C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2014</w:t>
            </w:r>
          </w:p>
        </w:tc>
        <w:tc>
          <w:tcPr>
            <w:tcW w:w="3174" w:type="dxa"/>
          </w:tcPr>
          <w:p w:rsidR="007D46C4" w:rsidRPr="007D46C4" w:rsidRDefault="0051758C" w:rsidP="008357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E</w:t>
            </w:r>
            <w:r w:rsidRPr="00063525">
              <w:rPr>
                <w:rFonts w:ascii="Calibri" w:eastAsia="Times New Roman" w:hAnsi="Calibri" w:cs="Times New Roman"/>
                <w:color w:val="000000"/>
              </w:rPr>
              <w:t>ast Asian</w:t>
            </w:r>
          </w:p>
        </w:tc>
      </w:tr>
      <w:tr w:rsidR="007D46C4" w:rsidRPr="007D46C4" w:rsidTr="007D46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40" w:type="dxa"/>
            <w:noWrap/>
            <w:hideMark/>
          </w:tcPr>
          <w:p w:rsidR="007D46C4" w:rsidRPr="007D46C4" w:rsidRDefault="007D46C4" w:rsidP="002A31CC">
            <w:pPr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Wheeler E (PMID: 23563609)</w:t>
            </w:r>
            <w:r w:rsidR="0044741F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/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 &lt;EndNote&gt;&lt;Cite&gt;&lt;Author&gt;Wheeler&lt;/Author&gt;&lt;Year&gt;2013&lt;/Year&gt;&lt;RecNum&gt;48&lt;/RecNum&gt;&lt;DisplayText&gt;[27]&lt;/DisplayText&gt;&lt;record&gt;&lt;rec-number&gt;48&lt;/rec-number&gt;&lt;foreign-keys&gt;&lt;key app="EN" db-id="255esaetsa5vpher2zlxwfr3tpw5tv55es2p"&gt;48&lt;/key&gt;&lt;/foreign-keys&gt;&lt;ref-type name="Journal Article"&gt;17&lt;/ref-type&gt;&lt;contributors&gt;&lt;authors&gt;&lt;author&gt;Wheeler, E.&lt;/author&gt;&lt;author&gt;Huang, N.&lt;/author&gt;&lt;author&gt;Bochukova, E. G.&lt;/author&gt;&lt;author&gt;Keogh, J. M.&lt;/author&gt;&lt;author&gt;Lindsay, S.&lt;/author&gt;&lt;author&gt;Garg, S.&lt;/author&gt;&lt;author&gt;Henning, E.&lt;/author&gt;&lt;author&gt;Blackburn, H.&lt;/author&gt;&lt;author&gt;Loos, R. J.&lt;/author&gt;&lt;author&gt;Wareham, N. J.&lt;/author&gt;&lt;author&gt;O&amp;apos;Rahilly, S.&lt;/author&gt;&lt;author&gt;Hurles, M. E.&lt;/author&gt;&lt;author&gt;Barroso, I.&lt;/author&gt;&lt;author&gt;Farooqi, I. S.&lt;/author&gt;&lt;/authors&gt;&lt;/contributors&gt;&lt;titles&gt;&lt;title&gt;Genome-wide SNP and CNV analysis identifies common and low-frequency variants associated with severe early-onset obesity&lt;/title&gt;&lt;secondary-title&gt;Nat Genet&lt;/secondary-title&gt;&lt;/titles&gt;&lt;periodical&gt;&lt;full-title&gt;Nat Genet&lt;/full-title&gt;&lt;/periodical&gt;&lt;pages&gt;513-7&lt;/pages&gt;&lt;volume&gt;45&lt;/volume&gt;&lt;number&gt;5&lt;/number&gt;&lt;dates&gt;&lt;year&gt;2013&lt;/year&gt;&lt;/dates&gt;&lt;isbn&gt;1546-1718 (Electronic)&amp;#xD;1061-4036 (Linking)&lt;/isbn&gt;&lt;work-type&gt;Comparative Study&amp;#xD;Research Support, Non-U S Gov&amp;apos;t&lt;/work-type&gt;&lt;urls&gt;&lt;/urls&gt;&lt;/record&gt;&lt;/Cite&gt;&lt;/EndNote&gt;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[</w:t>
            </w:r>
            <w:hyperlink w:anchor="_ENREF_27" w:tooltip="Wheeler, 2013 #48" w:history="1">
              <w:r w:rsidR="002A31CC">
                <w:rPr>
                  <w:rFonts w:ascii="Calibri" w:eastAsia="Times New Roman" w:hAnsi="Calibri" w:cs="Times New Roman"/>
                  <w:noProof/>
                  <w:color w:val="000000"/>
                </w:rPr>
                <w:t>27</w:t>
              </w:r>
            </w:hyperlink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]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  <w:tc>
          <w:tcPr>
            <w:tcW w:w="2649" w:type="dxa"/>
            <w:noWrap/>
            <w:hideMark/>
          </w:tcPr>
          <w:p w:rsidR="007D46C4" w:rsidRPr="007D46C4" w:rsidRDefault="007D46C4" w:rsidP="007D46C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2013</w:t>
            </w:r>
          </w:p>
        </w:tc>
        <w:tc>
          <w:tcPr>
            <w:tcW w:w="3174" w:type="dxa"/>
          </w:tcPr>
          <w:p w:rsidR="007D46C4" w:rsidRPr="007D46C4" w:rsidRDefault="0044741F" w:rsidP="008357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European</w:t>
            </w:r>
          </w:p>
        </w:tc>
      </w:tr>
      <w:tr w:rsidR="007D46C4" w:rsidRPr="007D46C4" w:rsidTr="007D46C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40" w:type="dxa"/>
            <w:noWrap/>
            <w:hideMark/>
          </w:tcPr>
          <w:p w:rsidR="007D46C4" w:rsidRPr="007D46C4" w:rsidRDefault="007D46C4" w:rsidP="002A31CC">
            <w:pPr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Willer CJ (PMID: 19079261)</w:t>
            </w:r>
            <w:r w:rsidR="002C59CD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XaWxsZXI8L0F1dGhvcj48WWVhcj4yMDA5PC9ZZWFyPjxS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</w:fldData>
              </w:fldChar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 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XaWxsZXI8L0F1dGhvcj48WWVhcj4yMDA5PC9ZZWFyPjxS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</w:fldData>
              </w:fldChar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.DATA 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  <w:r w:rsidR="002A31CC">
              <w:rPr>
                <w:rFonts w:ascii="Calibri" w:eastAsia="Times New Roman" w:hAnsi="Calibri" w:cs="Times New Roman"/>
                <w:color w:val="000000"/>
              </w:rPr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[</w:t>
            </w:r>
            <w:hyperlink w:anchor="_ENREF_28" w:tooltip="Willer, 2009 #49" w:history="1">
              <w:r w:rsidR="002A31CC">
                <w:rPr>
                  <w:rFonts w:ascii="Calibri" w:eastAsia="Times New Roman" w:hAnsi="Calibri" w:cs="Times New Roman"/>
                  <w:noProof/>
                  <w:color w:val="000000"/>
                </w:rPr>
                <w:t>28</w:t>
              </w:r>
            </w:hyperlink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]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  <w:tc>
          <w:tcPr>
            <w:tcW w:w="2649" w:type="dxa"/>
            <w:noWrap/>
            <w:hideMark/>
          </w:tcPr>
          <w:p w:rsidR="007D46C4" w:rsidRPr="007D46C4" w:rsidRDefault="007D46C4" w:rsidP="007D46C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2008</w:t>
            </w:r>
          </w:p>
        </w:tc>
        <w:tc>
          <w:tcPr>
            <w:tcW w:w="3174" w:type="dxa"/>
          </w:tcPr>
          <w:p w:rsidR="007D46C4" w:rsidRPr="007D46C4" w:rsidRDefault="002C59CD" w:rsidP="0083571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European</w:t>
            </w:r>
          </w:p>
        </w:tc>
      </w:tr>
      <w:tr w:rsidR="007D46C4" w:rsidRPr="007D46C4" w:rsidTr="007D46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40" w:type="dxa"/>
            <w:noWrap/>
            <w:hideMark/>
          </w:tcPr>
          <w:p w:rsidR="007D46C4" w:rsidRPr="007D46C4" w:rsidRDefault="007D46C4" w:rsidP="002A31CC">
            <w:pPr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Yang J (PMID: 22982992)</w:t>
            </w:r>
            <w:r w:rsidR="00362D6C">
              <w:rPr>
                <w:rFonts w:ascii="Calibri" w:eastAsia="Times New Roman" w:hAnsi="Calibri" w:cs="Times New Roman"/>
                <w:color w:val="000000"/>
              </w:rPr>
              <w:t xml:space="preserve"> 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ZYW5nPC9BdXRob3I+PFllYXI+MjAxMjwvWWVhcj48UmVj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</w:fldData>
              </w:fldChar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 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begin">
                <w:fldData xml:space="preserve">PEVuZE5vdGU+PENpdGU+PEF1dGhvcj5ZYW5nPC9BdXRob3I+PFllYXI+MjAxMjwvWWVhcj48UmVj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</w:fldData>
              </w:fldChar>
            </w:r>
            <w:r w:rsidR="002A31CC">
              <w:rPr>
                <w:rFonts w:ascii="Calibri" w:eastAsia="Times New Roman" w:hAnsi="Calibri" w:cs="Times New Roman"/>
                <w:color w:val="000000"/>
              </w:rPr>
              <w:instrText xml:space="preserve"> ADDIN EN.CITE.DATA </w:instrText>
            </w:r>
            <w:r w:rsidR="002A31CC">
              <w:rPr>
                <w:rFonts w:ascii="Calibri" w:eastAsia="Times New Roman" w:hAnsi="Calibri" w:cs="Times New Roman"/>
                <w:color w:val="000000"/>
              </w:rPr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  <w:r w:rsidR="002A31CC">
              <w:rPr>
                <w:rFonts w:ascii="Calibri" w:eastAsia="Times New Roman" w:hAnsi="Calibri" w:cs="Times New Roman"/>
                <w:color w:val="000000"/>
              </w:rPr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separate"/>
            </w:r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[</w:t>
            </w:r>
            <w:hyperlink w:anchor="_ENREF_29" w:tooltip="Yang, 2012 #50" w:history="1">
              <w:r w:rsidR="002A31CC">
                <w:rPr>
                  <w:rFonts w:ascii="Calibri" w:eastAsia="Times New Roman" w:hAnsi="Calibri" w:cs="Times New Roman"/>
                  <w:noProof/>
                  <w:color w:val="000000"/>
                </w:rPr>
                <w:t>29</w:t>
              </w:r>
            </w:hyperlink>
            <w:r w:rsidR="002A31CC">
              <w:rPr>
                <w:rFonts w:ascii="Calibri" w:eastAsia="Times New Roman" w:hAnsi="Calibri" w:cs="Times New Roman"/>
                <w:noProof/>
                <w:color w:val="000000"/>
              </w:rPr>
              <w:t>]</w:t>
            </w:r>
            <w:r w:rsidR="002A31CC">
              <w:rPr>
                <w:rFonts w:ascii="Calibri" w:eastAsia="Times New Roman" w:hAnsi="Calibri" w:cs="Times New Roman"/>
                <w:color w:val="000000"/>
              </w:rPr>
              <w:fldChar w:fldCharType="end"/>
            </w:r>
          </w:p>
        </w:tc>
        <w:tc>
          <w:tcPr>
            <w:tcW w:w="2649" w:type="dxa"/>
            <w:noWrap/>
            <w:hideMark/>
          </w:tcPr>
          <w:p w:rsidR="007D46C4" w:rsidRPr="007D46C4" w:rsidRDefault="007D46C4" w:rsidP="007D46C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 w:rsidRPr="007D46C4">
              <w:rPr>
                <w:rFonts w:ascii="Calibri" w:eastAsia="Times New Roman" w:hAnsi="Calibri" w:cs="Times New Roman"/>
                <w:color w:val="000000"/>
              </w:rPr>
              <w:t>2012</w:t>
            </w:r>
          </w:p>
        </w:tc>
        <w:tc>
          <w:tcPr>
            <w:tcW w:w="3174" w:type="dxa"/>
          </w:tcPr>
          <w:p w:rsidR="007D46C4" w:rsidRPr="007D46C4" w:rsidRDefault="00362D6C" w:rsidP="0083571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</w:rPr>
            </w:pPr>
            <w:r>
              <w:rPr>
                <w:rFonts w:ascii="Calibri" w:eastAsia="Times New Roman" w:hAnsi="Calibri" w:cs="Times New Roman"/>
                <w:color w:val="000000"/>
              </w:rPr>
              <w:t>European</w:t>
            </w:r>
          </w:p>
        </w:tc>
      </w:tr>
    </w:tbl>
    <w:p w:rsidR="002A31CC" w:rsidRDefault="002A31CC"/>
    <w:p w:rsidR="002A31CC" w:rsidRDefault="002A31CC"/>
    <w:p w:rsidR="002A31CC" w:rsidRPr="002A31CC" w:rsidRDefault="002A31CC">
      <w:pPr>
        <w:rPr>
          <w:b/>
        </w:rPr>
      </w:pPr>
      <w:r w:rsidRPr="002A31CC">
        <w:rPr>
          <w:b/>
        </w:rPr>
        <w:t>References</w:t>
      </w:r>
    </w:p>
    <w:p w:rsidR="002A31CC" w:rsidRPr="002A31CC" w:rsidRDefault="002A31CC" w:rsidP="002A31CC">
      <w:pPr>
        <w:spacing w:after="0" w:line="240" w:lineRule="auto"/>
        <w:ind w:left="720" w:hanging="720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" w:name="_ENREF_1"/>
      <w:r w:rsidRPr="002A31CC">
        <w:rPr>
          <w:rFonts w:ascii="Calibri" w:hAnsi="Calibri"/>
          <w:noProof/>
        </w:rPr>
        <w:t>1.</w:t>
      </w:r>
      <w:r w:rsidRPr="002A31CC">
        <w:rPr>
          <w:rFonts w:ascii="Calibri" w:hAnsi="Calibri"/>
          <w:noProof/>
        </w:rPr>
        <w:tab/>
        <w:t xml:space="preserve">Berndt, S.I., et al., </w:t>
      </w:r>
      <w:r w:rsidRPr="002A31CC">
        <w:rPr>
          <w:rFonts w:ascii="Calibri" w:hAnsi="Calibri"/>
          <w:i/>
          <w:noProof/>
        </w:rPr>
        <w:t>Genome-wide meta-analysis identifies 11 new loci for anthropometric traits and provides insights into genetic architecture.</w:t>
      </w:r>
      <w:r w:rsidRPr="002A31CC">
        <w:rPr>
          <w:rFonts w:ascii="Calibri" w:hAnsi="Calibri"/>
          <w:noProof/>
        </w:rPr>
        <w:t xml:space="preserve"> Nat Genet, 2013. </w:t>
      </w:r>
      <w:r w:rsidRPr="002A31CC">
        <w:rPr>
          <w:rFonts w:ascii="Calibri" w:hAnsi="Calibri"/>
          <w:b/>
          <w:noProof/>
        </w:rPr>
        <w:t>45</w:t>
      </w:r>
      <w:r w:rsidRPr="002A31CC">
        <w:rPr>
          <w:rFonts w:ascii="Calibri" w:hAnsi="Calibri"/>
          <w:noProof/>
        </w:rPr>
        <w:t>(5): p. 501-12.</w:t>
      </w:r>
      <w:bookmarkEnd w:id="2"/>
    </w:p>
    <w:p w:rsidR="002A31CC" w:rsidRPr="002A31CC" w:rsidRDefault="002A31CC" w:rsidP="002A31C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" w:name="_ENREF_2"/>
      <w:r w:rsidRPr="002A31CC">
        <w:rPr>
          <w:rFonts w:ascii="Calibri" w:hAnsi="Calibri"/>
          <w:noProof/>
        </w:rPr>
        <w:lastRenderedPageBreak/>
        <w:t>2.</w:t>
      </w:r>
      <w:r w:rsidRPr="002A31CC">
        <w:rPr>
          <w:rFonts w:ascii="Calibri" w:hAnsi="Calibri"/>
          <w:noProof/>
        </w:rPr>
        <w:tab/>
        <w:t xml:space="preserve">Croteau-Chonka, D.C., et al., </w:t>
      </w:r>
      <w:r w:rsidRPr="002A31CC">
        <w:rPr>
          <w:rFonts w:ascii="Calibri" w:hAnsi="Calibri"/>
          <w:i/>
          <w:noProof/>
        </w:rPr>
        <w:t>Genome-wide association study of anthropometric traits and evidence of interactions with age and study year in Filipino women.</w:t>
      </w:r>
      <w:r w:rsidRPr="002A31CC">
        <w:rPr>
          <w:rFonts w:ascii="Calibri" w:hAnsi="Calibri"/>
          <w:noProof/>
        </w:rPr>
        <w:t xml:space="preserve"> Obesity, 2011. </w:t>
      </w:r>
      <w:r w:rsidRPr="002A31CC">
        <w:rPr>
          <w:rFonts w:ascii="Calibri" w:hAnsi="Calibri"/>
          <w:b/>
          <w:noProof/>
        </w:rPr>
        <w:t>19</w:t>
      </w:r>
      <w:r w:rsidRPr="002A31CC">
        <w:rPr>
          <w:rFonts w:ascii="Calibri" w:hAnsi="Calibri"/>
          <w:noProof/>
        </w:rPr>
        <w:t>(5): p. 1019-27.</w:t>
      </w:r>
      <w:bookmarkEnd w:id="3"/>
    </w:p>
    <w:p w:rsidR="002A31CC" w:rsidRPr="002A31CC" w:rsidRDefault="002A31CC" w:rsidP="002A31C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4" w:name="_ENREF_3"/>
      <w:r w:rsidRPr="002A31CC">
        <w:rPr>
          <w:rFonts w:ascii="Calibri" w:hAnsi="Calibri"/>
          <w:noProof/>
        </w:rPr>
        <w:t>3.</w:t>
      </w:r>
      <w:r w:rsidRPr="002A31CC">
        <w:rPr>
          <w:rFonts w:ascii="Calibri" w:hAnsi="Calibri"/>
          <w:noProof/>
        </w:rPr>
        <w:tab/>
        <w:t xml:space="preserve">Dorajoo, R., et al., </w:t>
      </w:r>
      <w:r w:rsidRPr="002A31CC">
        <w:rPr>
          <w:rFonts w:ascii="Calibri" w:hAnsi="Calibri"/>
          <w:i/>
          <w:noProof/>
        </w:rPr>
        <w:t>Replication of 13 obesity loci among Singaporean Chinese, Malay and Asian-Indian populations.</w:t>
      </w:r>
      <w:r w:rsidRPr="002A31CC">
        <w:rPr>
          <w:rFonts w:ascii="Calibri" w:hAnsi="Calibri"/>
          <w:noProof/>
        </w:rPr>
        <w:t xml:space="preserve"> Int J Obes, 2012. </w:t>
      </w:r>
      <w:r w:rsidRPr="002A31CC">
        <w:rPr>
          <w:rFonts w:ascii="Calibri" w:hAnsi="Calibri"/>
          <w:b/>
          <w:noProof/>
        </w:rPr>
        <w:t>36</w:t>
      </w:r>
      <w:r w:rsidRPr="002A31CC">
        <w:rPr>
          <w:rFonts w:ascii="Calibri" w:hAnsi="Calibri"/>
          <w:noProof/>
        </w:rPr>
        <w:t>(1): p. 159-63.</w:t>
      </w:r>
      <w:bookmarkEnd w:id="4"/>
    </w:p>
    <w:p w:rsidR="002A31CC" w:rsidRPr="002A31CC" w:rsidRDefault="002A31CC" w:rsidP="002A31C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5" w:name="_ENREF_4"/>
      <w:r w:rsidRPr="002A31CC">
        <w:rPr>
          <w:rFonts w:ascii="Calibri" w:hAnsi="Calibri"/>
          <w:noProof/>
        </w:rPr>
        <w:t>4.</w:t>
      </w:r>
      <w:r w:rsidRPr="002A31CC">
        <w:rPr>
          <w:rFonts w:ascii="Calibri" w:hAnsi="Calibri"/>
          <w:noProof/>
        </w:rPr>
        <w:tab/>
        <w:t xml:space="preserve">Frayling, T.M., et al., </w:t>
      </w:r>
      <w:r w:rsidRPr="002A31CC">
        <w:rPr>
          <w:rFonts w:ascii="Calibri" w:hAnsi="Calibri"/>
          <w:i/>
          <w:noProof/>
        </w:rPr>
        <w:t>A common variant in the FTO gene is associated with body mass index and predisposes to childhood and adult obesity.</w:t>
      </w:r>
      <w:r w:rsidRPr="002A31CC">
        <w:rPr>
          <w:rFonts w:ascii="Calibri" w:hAnsi="Calibri"/>
          <w:noProof/>
        </w:rPr>
        <w:t xml:space="preserve"> Science, 2007. </w:t>
      </w:r>
      <w:r w:rsidRPr="002A31CC">
        <w:rPr>
          <w:rFonts w:ascii="Calibri" w:hAnsi="Calibri"/>
          <w:b/>
          <w:noProof/>
        </w:rPr>
        <w:t>316</w:t>
      </w:r>
      <w:r w:rsidRPr="002A31CC">
        <w:rPr>
          <w:rFonts w:ascii="Calibri" w:hAnsi="Calibri"/>
          <w:noProof/>
        </w:rPr>
        <w:t>(5826): p. 889-94.</w:t>
      </w:r>
      <w:bookmarkEnd w:id="5"/>
    </w:p>
    <w:p w:rsidR="002A31CC" w:rsidRPr="002A31CC" w:rsidRDefault="002A31CC" w:rsidP="002A31C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6" w:name="_ENREF_5"/>
      <w:r w:rsidRPr="002A31CC">
        <w:rPr>
          <w:rFonts w:ascii="Calibri" w:hAnsi="Calibri"/>
          <w:noProof/>
        </w:rPr>
        <w:t>5.</w:t>
      </w:r>
      <w:r w:rsidRPr="002A31CC">
        <w:rPr>
          <w:rFonts w:ascii="Calibri" w:hAnsi="Calibri"/>
          <w:noProof/>
        </w:rPr>
        <w:tab/>
        <w:t xml:space="preserve">Graff, M., et al., </w:t>
      </w:r>
      <w:r w:rsidRPr="002A31CC">
        <w:rPr>
          <w:rFonts w:ascii="Calibri" w:hAnsi="Calibri"/>
          <w:i/>
          <w:noProof/>
        </w:rPr>
        <w:t>Genome-wide analysis of BMI in adolescents and young adults reveals additional insight into the effects of genetic loci over the life course.</w:t>
      </w:r>
      <w:r w:rsidRPr="002A31CC">
        <w:rPr>
          <w:rFonts w:ascii="Calibri" w:hAnsi="Calibri"/>
          <w:noProof/>
        </w:rPr>
        <w:t xml:space="preserve"> Hum Mol Genet, 2013. </w:t>
      </w:r>
      <w:r w:rsidRPr="002A31CC">
        <w:rPr>
          <w:rFonts w:ascii="Calibri" w:hAnsi="Calibri"/>
          <w:b/>
          <w:noProof/>
        </w:rPr>
        <w:t>22</w:t>
      </w:r>
      <w:r w:rsidRPr="002A31CC">
        <w:rPr>
          <w:rFonts w:ascii="Calibri" w:hAnsi="Calibri"/>
          <w:noProof/>
        </w:rPr>
        <w:t>(17): p. 3597-607.</w:t>
      </w:r>
      <w:bookmarkEnd w:id="6"/>
    </w:p>
    <w:p w:rsidR="002A31CC" w:rsidRPr="002A31CC" w:rsidRDefault="002A31CC" w:rsidP="002A31C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7" w:name="_ENREF_6"/>
      <w:r w:rsidRPr="002A31CC">
        <w:rPr>
          <w:rFonts w:ascii="Calibri" w:hAnsi="Calibri"/>
          <w:noProof/>
        </w:rPr>
        <w:t>6.</w:t>
      </w:r>
      <w:r w:rsidRPr="002A31CC">
        <w:rPr>
          <w:rFonts w:ascii="Calibri" w:hAnsi="Calibri"/>
          <w:noProof/>
        </w:rPr>
        <w:tab/>
        <w:t xml:space="preserve">Heard-Costa, N.L., et al., </w:t>
      </w:r>
      <w:r w:rsidRPr="002A31CC">
        <w:rPr>
          <w:rFonts w:ascii="Calibri" w:hAnsi="Calibri"/>
          <w:i/>
          <w:noProof/>
        </w:rPr>
        <w:t>NRXN3 is a novel locus for waist circumference: a genome-wide association study from the CHARGE Consortium.</w:t>
      </w:r>
      <w:r w:rsidRPr="002A31CC">
        <w:rPr>
          <w:rFonts w:ascii="Calibri" w:hAnsi="Calibri"/>
          <w:noProof/>
        </w:rPr>
        <w:t xml:space="preserve"> PLoS Genet, 2009. </w:t>
      </w:r>
      <w:r w:rsidRPr="002A31CC">
        <w:rPr>
          <w:rFonts w:ascii="Calibri" w:hAnsi="Calibri"/>
          <w:b/>
          <w:noProof/>
        </w:rPr>
        <w:t>5</w:t>
      </w:r>
      <w:r w:rsidRPr="002A31CC">
        <w:rPr>
          <w:rFonts w:ascii="Calibri" w:hAnsi="Calibri"/>
          <w:noProof/>
        </w:rPr>
        <w:t>(6): p. 26.</w:t>
      </w:r>
      <w:bookmarkEnd w:id="7"/>
    </w:p>
    <w:p w:rsidR="002A31CC" w:rsidRPr="002A31CC" w:rsidRDefault="002A31CC" w:rsidP="002A31C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8" w:name="_ENREF_7"/>
      <w:r w:rsidRPr="002A31CC">
        <w:rPr>
          <w:rFonts w:ascii="Calibri" w:hAnsi="Calibri"/>
          <w:noProof/>
        </w:rPr>
        <w:t>7.</w:t>
      </w:r>
      <w:r w:rsidRPr="002A31CC">
        <w:rPr>
          <w:rFonts w:ascii="Calibri" w:hAnsi="Calibri"/>
          <w:noProof/>
        </w:rPr>
        <w:tab/>
        <w:t xml:space="preserve">Heid, I.M., et al., </w:t>
      </w:r>
      <w:r w:rsidRPr="002A31CC">
        <w:rPr>
          <w:rFonts w:ascii="Calibri" w:hAnsi="Calibri"/>
          <w:i/>
          <w:noProof/>
        </w:rPr>
        <w:t>Meta-analysis identifies 13 new loci associated with waist-hip ratio and reveals sexual dimorphism in the genetic basis of fat distribution.</w:t>
      </w:r>
      <w:r w:rsidRPr="002A31CC">
        <w:rPr>
          <w:rFonts w:ascii="Calibri" w:hAnsi="Calibri"/>
          <w:noProof/>
        </w:rPr>
        <w:t xml:space="preserve"> Nat Genet, 2010. </w:t>
      </w:r>
      <w:r w:rsidRPr="002A31CC">
        <w:rPr>
          <w:rFonts w:ascii="Calibri" w:hAnsi="Calibri"/>
          <w:b/>
          <w:noProof/>
        </w:rPr>
        <w:t>42</w:t>
      </w:r>
      <w:r w:rsidRPr="002A31CC">
        <w:rPr>
          <w:rFonts w:ascii="Calibri" w:hAnsi="Calibri"/>
          <w:noProof/>
        </w:rPr>
        <w:t>(11): p. 949-60.</w:t>
      </w:r>
      <w:bookmarkEnd w:id="8"/>
    </w:p>
    <w:p w:rsidR="002A31CC" w:rsidRPr="002A31CC" w:rsidRDefault="002A31CC" w:rsidP="002A31C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9" w:name="_ENREF_8"/>
      <w:r w:rsidRPr="002A31CC">
        <w:rPr>
          <w:rFonts w:ascii="Calibri" w:hAnsi="Calibri"/>
          <w:noProof/>
        </w:rPr>
        <w:t>8.</w:t>
      </w:r>
      <w:r w:rsidRPr="002A31CC">
        <w:rPr>
          <w:rFonts w:ascii="Calibri" w:hAnsi="Calibri"/>
          <w:noProof/>
        </w:rPr>
        <w:tab/>
        <w:t xml:space="preserve">Hinney, A., et al., </w:t>
      </w:r>
      <w:r w:rsidRPr="002A31CC">
        <w:rPr>
          <w:rFonts w:ascii="Calibri" w:hAnsi="Calibri"/>
          <w:i/>
          <w:noProof/>
        </w:rPr>
        <w:t>Genome wide association (GWA) study for early onset extreme obesity supports the role of fat mass and obesity associated gene (FTO) variants.</w:t>
      </w:r>
      <w:r w:rsidRPr="002A31CC">
        <w:rPr>
          <w:rFonts w:ascii="Calibri" w:hAnsi="Calibri"/>
          <w:noProof/>
        </w:rPr>
        <w:t xml:space="preserve"> PLoS One, 2007. </w:t>
      </w:r>
      <w:r w:rsidRPr="002A31CC">
        <w:rPr>
          <w:rFonts w:ascii="Calibri" w:hAnsi="Calibri"/>
          <w:b/>
          <w:noProof/>
        </w:rPr>
        <w:t>2</w:t>
      </w:r>
      <w:r w:rsidRPr="002A31CC">
        <w:rPr>
          <w:rFonts w:ascii="Calibri" w:hAnsi="Calibri"/>
          <w:noProof/>
        </w:rPr>
        <w:t>(12).</w:t>
      </w:r>
      <w:bookmarkEnd w:id="9"/>
    </w:p>
    <w:p w:rsidR="002A31CC" w:rsidRPr="002A31CC" w:rsidRDefault="002A31CC" w:rsidP="002A31C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0" w:name="_ENREF_9"/>
      <w:r w:rsidRPr="002A31CC">
        <w:rPr>
          <w:rFonts w:ascii="Calibri" w:hAnsi="Calibri"/>
          <w:noProof/>
        </w:rPr>
        <w:t>9.</w:t>
      </w:r>
      <w:r w:rsidRPr="002A31CC">
        <w:rPr>
          <w:rFonts w:ascii="Calibri" w:hAnsi="Calibri"/>
          <w:noProof/>
        </w:rPr>
        <w:tab/>
        <w:t xml:space="preserve">Jiao, H., et al., </w:t>
      </w:r>
      <w:r w:rsidRPr="002A31CC">
        <w:rPr>
          <w:rFonts w:ascii="Calibri" w:hAnsi="Calibri"/>
          <w:i/>
          <w:noProof/>
        </w:rPr>
        <w:t>Genome wide association study identifies KCNMA1 contributing to human obesity.</w:t>
      </w:r>
      <w:r w:rsidRPr="002A31CC">
        <w:rPr>
          <w:rFonts w:ascii="Calibri" w:hAnsi="Calibri"/>
          <w:noProof/>
        </w:rPr>
        <w:t xml:space="preserve"> BMC Med Genomics, 2011. </w:t>
      </w:r>
      <w:r w:rsidRPr="002A31CC">
        <w:rPr>
          <w:rFonts w:ascii="Calibri" w:hAnsi="Calibri"/>
          <w:b/>
          <w:noProof/>
        </w:rPr>
        <w:t>4</w:t>
      </w:r>
      <w:r w:rsidRPr="002A31CC">
        <w:rPr>
          <w:rFonts w:ascii="Calibri" w:hAnsi="Calibri"/>
          <w:noProof/>
        </w:rPr>
        <w:t>(51): p. 1755-8794.</w:t>
      </w:r>
      <w:bookmarkEnd w:id="10"/>
    </w:p>
    <w:p w:rsidR="002A31CC" w:rsidRPr="002A31CC" w:rsidRDefault="002A31CC" w:rsidP="002A31C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1" w:name="_ENREF_10"/>
      <w:r w:rsidRPr="002A31CC">
        <w:rPr>
          <w:rFonts w:ascii="Calibri" w:hAnsi="Calibri"/>
          <w:noProof/>
        </w:rPr>
        <w:t>10.</w:t>
      </w:r>
      <w:r w:rsidRPr="002A31CC">
        <w:rPr>
          <w:rFonts w:ascii="Calibri" w:hAnsi="Calibri"/>
          <w:noProof/>
        </w:rPr>
        <w:tab/>
        <w:t xml:space="preserve">Liu, C.T., et al., </w:t>
      </w:r>
      <w:r w:rsidRPr="002A31CC">
        <w:rPr>
          <w:rFonts w:ascii="Calibri" w:hAnsi="Calibri"/>
          <w:i/>
          <w:noProof/>
        </w:rPr>
        <w:t>Genome-wide association of body fat distribution in African ancestry populations suggests new loci.</w:t>
      </w:r>
      <w:r w:rsidRPr="002A31CC">
        <w:rPr>
          <w:rFonts w:ascii="Calibri" w:hAnsi="Calibri"/>
          <w:noProof/>
        </w:rPr>
        <w:t xml:space="preserve"> PLoS Genet, 2013. </w:t>
      </w:r>
      <w:r w:rsidRPr="002A31CC">
        <w:rPr>
          <w:rFonts w:ascii="Calibri" w:hAnsi="Calibri"/>
          <w:b/>
          <w:noProof/>
        </w:rPr>
        <w:t>9</w:t>
      </w:r>
      <w:r w:rsidRPr="002A31CC">
        <w:rPr>
          <w:rFonts w:ascii="Calibri" w:hAnsi="Calibri"/>
          <w:noProof/>
        </w:rPr>
        <w:t>(8): p. 15.</w:t>
      </w:r>
      <w:bookmarkEnd w:id="11"/>
    </w:p>
    <w:p w:rsidR="002A31CC" w:rsidRPr="002A31CC" w:rsidRDefault="002A31CC" w:rsidP="002A31C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2" w:name="_ENREF_11"/>
      <w:r w:rsidRPr="002A31CC">
        <w:rPr>
          <w:rFonts w:ascii="Calibri" w:hAnsi="Calibri"/>
          <w:noProof/>
        </w:rPr>
        <w:t>11.</w:t>
      </w:r>
      <w:r w:rsidRPr="002A31CC">
        <w:rPr>
          <w:rFonts w:ascii="Calibri" w:hAnsi="Calibri"/>
          <w:noProof/>
        </w:rPr>
        <w:tab/>
        <w:t xml:space="preserve">Liu, J.Z., et al., </w:t>
      </w:r>
      <w:r w:rsidRPr="002A31CC">
        <w:rPr>
          <w:rFonts w:ascii="Calibri" w:hAnsi="Calibri"/>
          <w:i/>
          <w:noProof/>
        </w:rPr>
        <w:t>Genome-wide association study of height and body mass index in Australian twin families.</w:t>
      </w:r>
      <w:r w:rsidRPr="002A31CC">
        <w:rPr>
          <w:rFonts w:ascii="Calibri" w:hAnsi="Calibri"/>
          <w:noProof/>
        </w:rPr>
        <w:t xml:space="preserve"> Twin Res Hum Genet, 2010. </w:t>
      </w:r>
      <w:r w:rsidRPr="002A31CC">
        <w:rPr>
          <w:rFonts w:ascii="Calibri" w:hAnsi="Calibri"/>
          <w:b/>
          <w:noProof/>
        </w:rPr>
        <w:t>13</w:t>
      </w:r>
      <w:r w:rsidRPr="002A31CC">
        <w:rPr>
          <w:rFonts w:ascii="Calibri" w:hAnsi="Calibri"/>
          <w:noProof/>
        </w:rPr>
        <w:t>(2): p. 179-93.</w:t>
      </w:r>
      <w:bookmarkEnd w:id="12"/>
    </w:p>
    <w:p w:rsidR="002A31CC" w:rsidRPr="002A31CC" w:rsidRDefault="002A31CC" w:rsidP="002A31C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3" w:name="_ENREF_12"/>
      <w:r w:rsidRPr="002A31CC">
        <w:rPr>
          <w:rFonts w:ascii="Calibri" w:hAnsi="Calibri"/>
          <w:noProof/>
        </w:rPr>
        <w:t>12.</w:t>
      </w:r>
      <w:r w:rsidRPr="002A31CC">
        <w:rPr>
          <w:rFonts w:ascii="Calibri" w:hAnsi="Calibri"/>
          <w:noProof/>
        </w:rPr>
        <w:tab/>
        <w:t xml:space="preserve">Loos, R.J., et al., </w:t>
      </w:r>
      <w:r w:rsidRPr="002A31CC">
        <w:rPr>
          <w:rFonts w:ascii="Calibri" w:hAnsi="Calibri"/>
          <w:i/>
          <w:noProof/>
        </w:rPr>
        <w:t>Common variants near MC4R are associated with fat mass, weight and risk of obesity.</w:t>
      </w:r>
      <w:r w:rsidRPr="002A31CC">
        <w:rPr>
          <w:rFonts w:ascii="Calibri" w:hAnsi="Calibri"/>
          <w:noProof/>
        </w:rPr>
        <w:t xml:space="preserve"> Nat Genet, 2008. </w:t>
      </w:r>
      <w:r w:rsidRPr="002A31CC">
        <w:rPr>
          <w:rFonts w:ascii="Calibri" w:hAnsi="Calibri"/>
          <w:b/>
          <w:noProof/>
        </w:rPr>
        <w:t>40</w:t>
      </w:r>
      <w:r w:rsidRPr="002A31CC">
        <w:rPr>
          <w:rFonts w:ascii="Calibri" w:hAnsi="Calibri"/>
          <w:noProof/>
        </w:rPr>
        <w:t>(6): p. 768-75.</w:t>
      </w:r>
      <w:bookmarkEnd w:id="13"/>
    </w:p>
    <w:p w:rsidR="002A31CC" w:rsidRPr="002A31CC" w:rsidRDefault="002A31CC" w:rsidP="002A31C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4" w:name="_ENREF_13"/>
      <w:r w:rsidRPr="002A31CC">
        <w:rPr>
          <w:rFonts w:ascii="Calibri" w:hAnsi="Calibri"/>
          <w:noProof/>
        </w:rPr>
        <w:t>13.</w:t>
      </w:r>
      <w:r w:rsidRPr="002A31CC">
        <w:rPr>
          <w:rFonts w:ascii="Calibri" w:hAnsi="Calibri"/>
          <w:noProof/>
        </w:rPr>
        <w:tab/>
        <w:t xml:space="preserve">Meyre, D., et al., </w:t>
      </w:r>
      <w:r w:rsidRPr="002A31CC">
        <w:rPr>
          <w:rFonts w:ascii="Calibri" w:hAnsi="Calibri"/>
          <w:i/>
          <w:noProof/>
        </w:rPr>
        <w:t>Genome-wide association study for early-onset and morbid adult obesity identifies three new risk loci in European populations.</w:t>
      </w:r>
      <w:r w:rsidRPr="002A31CC">
        <w:rPr>
          <w:rFonts w:ascii="Calibri" w:hAnsi="Calibri"/>
          <w:noProof/>
        </w:rPr>
        <w:t xml:space="preserve"> Nat Genet, 2009. </w:t>
      </w:r>
      <w:r w:rsidRPr="002A31CC">
        <w:rPr>
          <w:rFonts w:ascii="Calibri" w:hAnsi="Calibri"/>
          <w:b/>
          <w:noProof/>
        </w:rPr>
        <w:t>41</w:t>
      </w:r>
      <w:r w:rsidRPr="002A31CC">
        <w:rPr>
          <w:rFonts w:ascii="Calibri" w:hAnsi="Calibri"/>
          <w:noProof/>
        </w:rPr>
        <w:t>(2): p. 157-9.</w:t>
      </w:r>
      <w:bookmarkEnd w:id="14"/>
    </w:p>
    <w:p w:rsidR="002A31CC" w:rsidRPr="002A31CC" w:rsidRDefault="002A31CC" w:rsidP="002A31C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5" w:name="_ENREF_14"/>
      <w:r w:rsidRPr="002A31CC">
        <w:rPr>
          <w:rFonts w:ascii="Calibri" w:hAnsi="Calibri"/>
          <w:noProof/>
        </w:rPr>
        <w:t>14.</w:t>
      </w:r>
      <w:r w:rsidRPr="002A31CC">
        <w:rPr>
          <w:rFonts w:ascii="Calibri" w:hAnsi="Calibri"/>
          <w:noProof/>
        </w:rPr>
        <w:tab/>
        <w:t xml:space="preserve">Monda, K.L., et al., </w:t>
      </w:r>
      <w:r w:rsidRPr="002A31CC">
        <w:rPr>
          <w:rFonts w:ascii="Calibri" w:hAnsi="Calibri"/>
          <w:i/>
          <w:noProof/>
        </w:rPr>
        <w:t>A meta-analysis identifies new loci associated with body mass index in individuals of African ancestry.</w:t>
      </w:r>
      <w:r w:rsidRPr="002A31CC">
        <w:rPr>
          <w:rFonts w:ascii="Calibri" w:hAnsi="Calibri"/>
          <w:noProof/>
        </w:rPr>
        <w:t xml:space="preserve"> Nat Genet, 2013. </w:t>
      </w:r>
      <w:r w:rsidRPr="002A31CC">
        <w:rPr>
          <w:rFonts w:ascii="Calibri" w:hAnsi="Calibri"/>
          <w:b/>
          <w:noProof/>
        </w:rPr>
        <w:t>45</w:t>
      </w:r>
      <w:r w:rsidRPr="002A31CC">
        <w:rPr>
          <w:rFonts w:ascii="Calibri" w:hAnsi="Calibri"/>
          <w:noProof/>
        </w:rPr>
        <w:t>(6): p. 690-6.</w:t>
      </w:r>
      <w:bookmarkEnd w:id="15"/>
    </w:p>
    <w:p w:rsidR="002A31CC" w:rsidRPr="002A31CC" w:rsidRDefault="002A31CC" w:rsidP="002A31C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6" w:name="_ENREF_15"/>
      <w:r w:rsidRPr="002A31CC">
        <w:rPr>
          <w:rFonts w:ascii="Calibri" w:hAnsi="Calibri"/>
          <w:noProof/>
        </w:rPr>
        <w:t>15.</w:t>
      </w:r>
      <w:r w:rsidRPr="002A31CC">
        <w:rPr>
          <w:rFonts w:ascii="Calibri" w:hAnsi="Calibri"/>
          <w:noProof/>
        </w:rPr>
        <w:tab/>
        <w:t xml:space="preserve">Namjou, B., et al., </w:t>
      </w:r>
      <w:r w:rsidRPr="002A31CC">
        <w:rPr>
          <w:rFonts w:ascii="Calibri" w:hAnsi="Calibri"/>
          <w:i/>
          <w:noProof/>
        </w:rPr>
        <w:t>EMR-linked GWAS study: investigation of variation landscape of loci for body mass index in children.</w:t>
      </w:r>
      <w:r w:rsidRPr="002A31CC">
        <w:rPr>
          <w:rFonts w:ascii="Calibri" w:hAnsi="Calibri"/>
          <w:noProof/>
        </w:rPr>
        <w:t xml:space="preserve"> Front Genet, 2013. </w:t>
      </w:r>
      <w:r w:rsidRPr="002A31CC">
        <w:rPr>
          <w:rFonts w:ascii="Calibri" w:hAnsi="Calibri"/>
          <w:b/>
          <w:noProof/>
        </w:rPr>
        <w:t>4</w:t>
      </w:r>
      <w:r w:rsidRPr="002A31CC">
        <w:rPr>
          <w:rFonts w:ascii="Calibri" w:hAnsi="Calibri"/>
          <w:noProof/>
        </w:rPr>
        <w:t>(268).</w:t>
      </w:r>
      <w:bookmarkEnd w:id="16"/>
    </w:p>
    <w:p w:rsidR="002A31CC" w:rsidRPr="002A31CC" w:rsidRDefault="002A31CC" w:rsidP="002A31C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7" w:name="_ENREF_16"/>
      <w:r w:rsidRPr="002A31CC">
        <w:rPr>
          <w:rFonts w:ascii="Calibri" w:hAnsi="Calibri"/>
          <w:noProof/>
        </w:rPr>
        <w:t>16.</w:t>
      </w:r>
      <w:r w:rsidRPr="002A31CC">
        <w:rPr>
          <w:rFonts w:ascii="Calibri" w:hAnsi="Calibri"/>
          <w:noProof/>
        </w:rPr>
        <w:tab/>
        <w:t xml:space="preserve">Ng, M.C., et al., </w:t>
      </w:r>
      <w:r w:rsidRPr="002A31CC">
        <w:rPr>
          <w:rFonts w:ascii="Calibri" w:hAnsi="Calibri"/>
          <w:i/>
          <w:noProof/>
        </w:rPr>
        <w:t>Genome-wide association of BMI in African Americans.</w:t>
      </w:r>
      <w:r w:rsidRPr="002A31CC">
        <w:rPr>
          <w:rFonts w:ascii="Calibri" w:hAnsi="Calibri"/>
          <w:noProof/>
        </w:rPr>
        <w:t xml:space="preserve"> Obesity, 2012. </w:t>
      </w:r>
      <w:r w:rsidRPr="002A31CC">
        <w:rPr>
          <w:rFonts w:ascii="Calibri" w:hAnsi="Calibri"/>
          <w:b/>
          <w:noProof/>
        </w:rPr>
        <w:t>20</w:t>
      </w:r>
      <w:r w:rsidRPr="002A31CC">
        <w:rPr>
          <w:rFonts w:ascii="Calibri" w:hAnsi="Calibri"/>
          <w:noProof/>
        </w:rPr>
        <w:t>(3): p. 622-7.</w:t>
      </w:r>
      <w:bookmarkEnd w:id="17"/>
    </w:p>
    <w:p w:rsidR="002A31CC" w:rsidRPr="002A31CC" w:rsidRDefault="002A31CC" w:rsidP="002A31C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8" w:name="_ENREF_17"/>
      <w:r w:rsidRPr="002A31CC">
        <w:rPr>
          <w:rFonts w:ascii="Calibri" w:hAnsi="Calibri"/>
          <w:noProof/>
        </w:rPr>
        <w:t>17.</w:t>
      </w:r>
      <w:r w:rsidRPr="002A31CC">
        <w:rPr>
          <w:rFonts w:ascii="Calibri" w:hAnsi="Calibri"/>
          <w:noProof/>
        </w:rPr>
        <w:tab/>
        <w:t xml:space="preserve">Okada, Y., et al., </w:t>
      </w:r>
      <w:r w:rsidRPr="002A31CC">
        <w:rPr>
          <w:rFonts w:ascii="Calibri" w:hAnsi="Calibri"/>
          <w:i/>
          <w:noProof/>
        </w:rPr>
        <w:t>Common variants at CDKAL1 and KLF9 are associated with body mass index in east Asian populations.</w:t>
      </w:r>
      <w:r w:rsidRPr="002A31CC">
        <w:rPr>
          <w:rFonts w:ascii="Calibri" w:hAnsi="Calibri"/>
          <w:noProof/>
        </w:rPr>
        <w:t xml:space="preserve"> Nat Genet, 2012. </w:t>
      </w:r>
      <w:r w:rsidRPr="002A31CC">
        <w:rPr>
          <w:rFonts w:ascii="Calibri" w:hAnsi="Calibri"/>
          <w:b/>
          <w:noProof/>
        </w:rPr>
        <w:t>44</w:t>
      </w:r>
      <w:r w:rsidRPr="002A31CC">
        <w:rPr>
          <w:rFonts w:ascii="Calibri" w:hAnsi="Calibri"/>
          <w:noProof/>
        </w:rPr>
        <w:t>(3): p. 302-6.</w:t>
      </w:r>
      <w:bookmarkEnd w:id="18"/>
    </w:p>
    <w:p w:rsidR="002A31CC" w:rsidRPr="002A31CC" w:rsidRDefault="002A31CC" w:rsidP="002A31C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9" w:name="_ENREF_18"/>
      <w:r w:rsidRPr="002A31CC">
        <w:rPr>
          <w:rFonts w:ascii="Calibri" w:hAnsi="Calibri"/>
          <w:noProof/>
        </w:rPr>
        <w:t>18.</w:t>
      </w:r>
      <w:r w:rsidRPr="002A31CC">
        <w:rPr>
          <w:rFonts w:ascii="Calibri" w:hAnsi="Calibri"/>
          <w:noProof/>
        </w:rPr>
        <w:tab/>
        <w:t xml:space="preserve">Pei, Y.F., et al., </w:t>
      </w:r>
      <w:r w:rsidRPr="002A31CC">
        <w:rPr>
          <w:rFonts w:ascii="Calibri" w:hAnsi="Calibri"/>
          <w:i/>
          <w:noProof/>
        </w:rPr>
        <w:t>Meta-analysis of genome-wide association data identifies novel susceptibility loci for obesity.</w:t>
      </w:r>
      <w:r w:rsidRPr="002A31CC">
        <w:rPr>
          <w:rFonts w:ascii="Calibri" w:hAnsi="Calibri"/>
          <w:noProof/>
        </w:rPr>
        <w:t xml:space="preserve"> Hum Mol Genet, 2014. </w:t>
      </w:r>
      <w:r w:rsidRPr="002A31CC">
        <w:rPr>
          <w:rFonts w:ascii="Calibri" w:hAnsi="Calibri"/>
          <w:b/>
          <w:noProof/>
        </w:rPr>
        <w:t>23</w:t>
      </w:r>
      <w:r w:rsidRPr="002A31CC">
        <w:rPr>
          <w:rFonts w:ascii="Calibri" w:hAnsi="Calibri"/>
          <w:noProof/>
        </w:rPr>
        <w:t>(3): p. 820-30.</w:t>
      </w:r>
      <w:bookmarkEnd w:id="19"/>
    </w:p>
    <w:p w:rsidR="002A31CC" w:rsidRPr="002A31CC" w:rsidRDefault="002A31CC" w:rsidP="002A31C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0" w:name="_ENREF_19"/>
      <w:r w:rsidRPr="002A31CC">
        <w:rPr>
          <w:rFonts w:ascii="Calibri" w:hAnsi="Calibri"/>
          <w:noProof/>
        </w:rPr>
        <w:t>19.</w:t>
      </w:r>
      <w:r w:rsidRPr="002A31CC">
        <w:rPr>
          <w:rFonts w:ascii="Calibri" w:hAnsi="Calibri"/>
          <w:noProof/>
        </w:rPr>
        <w:tab/>
        <w:t xml:space="preserve">Scannell Bryan, M., et al., </w:t>
      </w:r>
      <w:r w:rsidRPr="002A31CC">
        <w:rPr>
          <w:rFonts w:ascii="Calibri" w:hAnsi="Calibri"/>
          <w:i/>
          <w:noProof/>
        </w:rPr>
        <w:t>Genome-wide association studies and heritability estimates of body mass index related phenotypes in Bangladeshi adults.</w:t>
      </w:r>
      <w:r w:rsidRPr="002A31CC">
        <w:rPr>
          <w:rFonts w:ascii="Calibri" w:hAnsi="Calibri"/>
          <w:noProof/>
        </w:rPr>
        <w:t xml:space="preserve"> PLoS One, 2014. </w:t>
      </w:r>
      <w:r w:rsidRPr="002A31CC">
        <w:rPr>
          <w:rFonts w:ascii="Calibri" w:hAnsi="Calibri"/>
          <w:b/>
          <w:noProof/>
        </w:rPr>
        <w:t>9</w:t>
      </w:r>
      <w:r w:rsidRPr="002A31CC">
        <w:rPr>
          <w:rFonts w:ascii="Calibri" w:hAnsi="Calibri"/>
          <w:noProof/>
        </w:rPr>
        <w:t>(8).</w:t>
      </w:r>
      <w:bookmarkEnd w:id="20"/>
    </w:p>
    <w:p w:rsidR="002A31CC" w:rsidRPr="002A31CC" w:rsidRDefault="002A31CC" w:rsidP="002A31C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1" w:name="_ENREF_20"/>
      <w:r w:rsidRPr="002A31CC">
        <w:rPr>
          <w:rFonts w:ascii="Calibri" w:hAnsi="Calibri"/>
          <w:noProof/>
        </w:rPr>
        <w:t>20.</w:t>
      </w:r>
      <w:r w:rsidRPr="002A31CC">
        <w:rPr>
          <w:rFonts w:ascii="Calibri" w:hAnsi="Calibri"/>
          <w:noProof/>
        </w:rPr>
        <w:tab/>
        <w:t xml:space="preserve">Scherag, A., et al., </w:t>
      </w:r>
      <w:r w:rsidRPr="002A31CC">
        <w:rPr>
          <w:rFonts w:ascii="Calibri" w:hAnsi="Calibri"/>
          <w:i/>
          <w:noProof/>
        </w:rPr>
        <w:t>Two new Loci for body-weight regulation identified in a joint analysis of genome-wide association studies for early-onset extreme obesity in French and german study groups.</w:t>
      </w:r>
      <w:r w:rsidRPr="002A31CC">
        <w:rPr>
          <w:rFonts w:ascii="Calibri" w:hAnsi="Calibri"/>
          <w:noProof/>
        </w:rPr>
        <w:t xml:space="preserve"> PLoS Genet, 2010. </w:t>
      </w:r>
      <w:r w:rsidRPr="002A31CC">
        <w:rPr>
          <w:rFonts w:ascii="Calibri" w:hAnsi="Calibri"/>
          <w:b/>
          <w:noProof/>
        </w:rPr>
        <w:t>6</w:t>
      </w:r>
      <w:r w:rsidRPr="002A31CC">
        <w:rPr>
          <w:rFonts w:ascii="Calibri" w:hAnsi="Calibri"/>
          <w:noProof/>
        </w:rPr>
        <w:t>(4): p. 1000916.</w:t>
      </w:r>
      <w:bookmarkEnd w:id="21"/>
    </w:p>
    <w:p w:rsidR="002A31CC" w:rsidRPr="002A31CC" w:rsidRDefault="002A31CC" w:rsidP="002A31C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2" w:name="_ENREF_21"/>
      <w:r w:rsidRPr="002A31CC">
        <w:rPr>
          <w:rFonts w:ascii="Calibri" w:hAnsi="Calibri"/>
          <w:noProof/>
        </w:rPr>
        <w:t>21.</w:t>
      </w:r>
      <w:r w:rsidRPr="002A31CC">
        <w:rPr>
          <w:rFonts w:ascii="Calibri" w:hAnsi="Calibri"/>
          <w:noProof/>
        </w:rPr>
        <w:tab/>
        <w:t xml:space="preserve">Speliotes, E.K., et al., </w:t>
      </w:r>
      <w:r w:rsidRPr="002A31CC">
        <w:rPr>
          <w:rFonts w:ascii="Calibri" w:hAnsi="Calibri"/>
          <w:i/>
          <w:noProof/>
        </w:rPr>
        <w:t>Association analyses of 249,796 individuals reveal 18 new loci associated with body mass index.</w:t>
      </w:r>
      <w:r w:rsidRPr="002A31CC">
        <w:rPr>
          <w:rFonts w:ascii="Calibri" w:hAnsi="Calibri"/>
          <w:noProof/>
        </w:rPr>
        <w:t xml:space="preserve"> Nat Genet, 2010. </w:t>
      </w:r>
      <w:r w:rsidRPr="002A31CC">
        <w:rPr>
          <w:rFonts w:ascii="Calibri" w:hAnsi="Calibri"/>
          <w:b/>
          <w:noProof/>
        </w:rPr>
        <w:t>42</w:t>
      </w:r>
      <w:r w:rsidRPr="002A31CC">
        <w:rPr>
          <w:rFonts w:ascii="Calibri" w:hAnsi="Calibri"/>
          <w:noProof/>
        </w:rPr>
        <w:t>(11): p. 937-48.</w:t>
      </w:r>
      <w:bookmarkEnd w:id="22"/>
    </w:p>
    <w:p w:rsidR="002A31CC" w:rsidRPr="002A31CC" w:rsidRDefault="002A31CC" w:rsidP="002A31C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3" w:name="_ENREF_22"/>
      <w:r w:rsidRPr="002A31CC">
        <w:rPr>
          <w:rFonts w:ascii="Calibri" w:hAnsi="Calibri"/>
          <w:noProof/>
        </w:rPr>
        <w:t>22.</w:t>
      </w:r>
      <w:r w:rsidRPr="002A31CC">
        <w:rPr>
          <w:rFonts w:ascii="Calibri" w:hAnsi="Calibri"/>
          <w:noProof/>
        </w:rPr>
        <w:tab/>
        <w:t xml:space="preserve">Thorleifsson, G., et al., </w:t>
      </w:r>
      <w:r w:rsidRPr="002A31CC">
        <w:rPr>
          <w:rFonts w:ascii="Calibri" w:hAnsi="Calibri"/>
          <w:i/>
          <w:noProof/>
        </w:rPr>
        <w:t>Genome-wide association yields new sequence variants at seven loci that associate with measures of obesity.</w:t>
      </w:r>
      <w:r w:rsidRPr="002A31CC">
        <w:rPr>
          <w:rFonts w:ascii="Calibri" w:hAnsi="Calibri"/>
          <w:noProof/>
        </w:rPr>
        <w:t xml:space="preserve"> Nat Genet, 2009. </w:t>
      </w:r>
      <w:r w:rsidRPr="002A31CC">
        <w:rPr>
          <w:rFonts w:ascii="Calibri" w:hAnsi="Calibri"/>
          <w:b/>
          <w:noProof/>
        </w:rPr>
        <w:t>41</w:t>
      </w:r>
      <w:r w:rsidRPr="002A31CC">
        <w:rPr>
          <w:rFonts w:ascii="Calibri" w:hAnsi="Calibri"/>
          <w:noProof/>
        </w:rPr>
        <w:t>(1): p. 18-24.</w:t>
      </w:r>
      <w:bookmarkEnd w:id="23"/>
    </w:p>
    <w:p w:rsidR="002A31CC" w:rsidRPr="002A31CC" w:rsidRDefault="002A31CC" w:rsidP="002A31C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4" w:name="_ENREF_23"/>
      <w:r w:rsidRPr="002A31CC">
        <w:rPr>
          <w:rFonts w:ascii="Calibri" w:hAnsi="Calibri"/>
          <w:noProof/>
        </w:rPr>
        <w:t>23.</w:t>
      </w:r>
      <w:r w:rsidRPr="002A31CC">
        <w:rPr>
          <w:rFonts w:ascii="Calibri" w:hAnsi="Calibri"/>
          <w:noProof/>
        </w:rPr>
        <w:tab/>
        <w:t xml:space="preserve">Wang, K., et al., </w:t>
      </w:r>
      <w:r w:rsidRPr="002A31CC">
        <w:rPr>
          <w:rFonts w:ascii="Calibri" w:hAnsi="Calibri"/>
          <w:i/>
          <w:noProof/>
        </w:rPr>
        <w:t>A genome-wide association study on obesity and obesity-related traits.</w:t>
      </w:r>
      <w:r w:rsidRPr="002A31CC">
        <w:rPr>
          <w:rFonts w:ascii="Calibri" w:hAnsi="Calibri"/>
          <w:noProof/>
        </w:rPr>
        <w:t xml:space="preserve"> PLoS One, 2011. </w:t>
      </w:r>
      <w:r w:rsidRPr="002A31CC">
        <w:rPr>
          <w:rFonts w:ascii="Calibri" w:hAnsi="Calibri"/>
          <w:b/>
          <w:noProof/>
        </w:rPr>
        <w:t>6</w:t>
      </w:r>
      <w:r w:rsidRPr="002A31CC">
        <w:rPr>
          <w:rFonts w:ascii="Calibri" w:hAnsi="Calibri"/>
          <w:noProof/>
        </w:rPr>
        <w:t>(4): p. 0018939.</w:t>
      </w:r>
      <w:bookmarkEnd w:id="24"/>
    </w:p>
    <w:p w:rsidR="002A31CC" w:rsidRPr="002A31CC" w:rsidRDefault="002A31CC" w:rsidP="002A31C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5" w:name="_ENREF_24"/>
      <w:r w:rsidRPr="002A31CC">
        <w:rPr>
          <w:rFonts w:ascii="Calibri" w:hAnsi="Calibri"/>
          <w:noProof/>
        </w:rPr>
        <w:lastRenderedPageBreak/>
        <w:t>24.</w:t>
      </w:r>
      <w:r w:rsidRPr="002A31CC">
        <w:rPr>
          <w:rFonts w:ascii="Calibri" w:hAnsi="Calibri"/>
          <w:noProof/>
        </w:rPr>
        <w:tab/>
        <w:t xml:space="preserve">Wang, K.S., et al., </w:t>
      </w:r>
      <w:r w:rsidRPr="002A31CC">
        <w:rPr>
          <w:rFonts w:ascii="Calibri" w:hAnsi="Calibri"/>
          <w:i/>
          <w:noProof/>
        </w:rPr>
        <w:t>A novel locus for body mass index on 5p15.2: a meta-analysis of two genome-wide association studies.</w:t>
      </w:r>
      <w:r w:rsidRPr="002A31CC">
        <w:rPr>
          <w:rFonts w:ascii="Calibri" w:hAnsi="Calibri"/>
          <w:noProof/>
        </w:rPr>
        <w:t xml:space="preserve"> Gene, 2012. </w:t>
      </w:r>
      <w:r w:rsidRPr="002A31CC">
        <w:rPr>
          <w:rFonts w:ascii="Calibri" w:hAnsi="Calibri"/>
          <w:b/>
          <w:noProof/>
        </w:rPr>
        <w:t>500</w:t>
      </w:r>
      <w:r w:rsidRPr="002A31CC">
        <w:rPr>
          <w:rFonts w:ascii="Calibri" w:hAnsi="Calibri"/>
          <w:noProof/>
        </w:rPr>
        <w:t>(1): p. 80-4.</w:t>
      </w:r>
      <w:bookmarkEnd w:id="25"/>
    </w:p>
    <w:p w:rsidR="002A31CC" w:rsidRPr="002A31CC" w:rsidRDefault="002A31CC" w:rsidP="002A31C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6" w:name="_ENREF_25"/>
      <w:r w:rsidRPr="002A31CC">
        <w:rPr>
          <w:rFonts w:ascii="Calibri" w:hAnsi="Calibri"/>
          <w:noProof/>
        </w:rPr>
        <w:t>25.</w:t>
      </w:r>
      <w:r w:rsidRPr="002A31CC">
        <w:rPr>
          <w:rFonts w:ascii="Calibri" w:hAnsi="Calibri"/>
          <w:noProof/>
        </w:rPr>
        <w:tab/>
        <w:t xml:space="preserve">Wen, W., et al., </w:t>
      </w:r>
      <w:r w:rsidRPr="002A31CC">
        <w:rPr>
          <w:rFonts w:ascii="Calibri" w:hAnsi="Calibri"/>
          <w:i/>
          <w:noProof/>
        </w:rPr>
        <w:t>Meta-analysis identifies common variants associated with body mass index in east Asians.</w:t>
      </w:r>
      <w:r w:rsidRPr="002A31CC">
        <w:rPr>
          <w:rFonts w:ascii="Calibri" w:hAnsi="Calibri"/>
          <w:noProof/>
        </w:rPr>
        <w:t xml:space="preserve"> Nat Genet, 2012. </w:t>
      </w:r>
      <w:r w:rsidRPr="002A31CC">
        <w:rPr>
          <w:rFonts w:ascii="Calibri" w:hAnsi="Calibri"/>
          <w:b/>
          <w:noProof/>
        </w:rPr>
        <w:t>44</w:t>
      </w:r>
      <w:r w:rsidRPr="002A31CC">
        <w:rPr>
          <w:rFonts w:ascii="Calibri" w:hAnsi="Calibri"/>
          <w:noProof/>
        </w:rPr>
        <w:t>(3): p. 307-11.</w:t>
      </w:r>
      <w:bookmarkEnd w:id="26"/>
    </w:p>
    <w:p w:rsidR="002A31CC" w:rsidRPr="002A31CC" w:rsidRDefault="002A31CC" w:rsidP="002A31C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7" w:name="_ENREF_26"/>
      <w:r w:rsidRPr="002A31CC">
        <w:rPr>
          <w:rFonts w:ascii="Calibri" w:hAnsi="Calibri"/>
          <w:noProof/>
        </w:rPr>
        <w:t>26.</w:t>
      </w:r>
      <w:r w:rsidRPr="002A31CC">
        <w:rPr>
          <w:rFonts w:ascii="Calibri" w:hAnsi="Calibri"/>
          <w:noProof/>
        </w:rPr>
        <w:tab/>
        <w:t xml:space="preserve">Wen, W., et al., </w:t>
      </w:r>
      <w:r w:rsidRPr="002A31CC">
        <w:rPr>
          <w:rFonts w:ascii="Calibri" w:hAnsi="Calibri"/>
          <w:i/>
          <w:noProof/>
        </w:rPr>
        <w:t>Meta-analysis of genome-wide association studies in East Asian-ancestry populations identifies four new loci for body mass index.</w:t>
      </w:r>
      <w:r w:rsidRPr="002A31CC">
        <w:rPr>
          <w:rFonts w:ascii="Calibri" w:hAnsi="Calibri"/>
          <w:noProof/>
        </w:rPr>
        <w:t xml:space="preserve"> Hum Mol Genet, 2014. </w:t>
      </w:r>
      <w:r w:rsidRPr="002A31CC">
        <w:rPr>
          <w:rFonts w:ascii="Calibri" w:hAnsi="Calibri"/>
          <w:b/>
          <w:noProof/>
        </w:rPr>
        <w:t>23</w:t>
      </w:r>
      <w:r w:rsidRPr="002A31CC">
        <w:rPr>
          <w:rFonts w:ascii="Calibri" w:hAnsi="Calibri"/>
          <w:noProof/>
        </w:rPr>
        <w:t>(20): p. 5492-504.</w:t>
      </w:r>
      <w:bookmarkEnd w:id="27"/>
    </w:p>
    <w:p w:rsidR="002A31CC" w:rsidRPr="002A31CC" w:rsidRDefault="002A31CC" w:rsidP="002A31C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8" w:name="_ENREF_27"/>
      <w:r w:rsidRPr="002A31CC">
        <w:rPr>
          <w:rFonts w:ascii="Calibri" w:hAnsi="Calibri"/>
          <w:noProof/>
        </w:rPr>
        <w:t>27.</w:t>
      </w:r>
      <w:r w:rsidRPr="002A31CC">
        <w:rPr>
          <w:rFonts w:ascii="Calibri" w:hAnsi="Calibri"/>
          <w:noProof/>
        </w:rPr>
        <w:tab/>
        <w:t xml:space="preserve">Wheeler, E., et al., </w:t>
      </w:r>
      <w:r w:rsidRPr="002A31CC">
        <w:rPr>
          <w:rFonts w:ascii="Calibri" w:hAnsi="Calibri"/>
          <w:i/>
          <w:noProof/>
        </w:rPr>
        <w:t>Genome-wide SNP and CNV analysis identifies common and low-frequency variants associated with severe early-onset obesity.</w:t>
      </w:r>
      <w:r w:rsidRPr="002A31CC">
        <w:rPr>
          <w:rFonts w:ascii="Calibri" w:hAnsi="Calibri"/>
          <w:noProof/>
        </w:rPr>
        <w:t xml:space="preserve"> Nat Genet, 2013. </w:t>
      </w:r>
      <w:r w:rsidRPr="002A31CC">
        <w:rPr>
          <w:rFonts w:ascii="Calibri" w:hAnsi="Calibri"/>
          <w:b/>
          <w:noProof/>
        </w:rPr>
        <w:t>45</w:t>
      </w:r>
      <w:r w:rsidRPr="002A31CC">
        <w:rPr>
          <w:rFonts w:ascii="Calibri" w:hAnsi="Calibri"/>
          <w:noProof/>
        </w:rPr>
        <w:t>(5): p. 513-7.</w:t>
      </w:r>
      <w:bookmarkEnd w:id="28"/>
    </w:p>
    <w:p w:rsidR="002A31CC" w:rsidRPr="002A31CC" w:rsidRDefault="002A31CC" w:rsidP="002A31CC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9" w:name="_ENREF_28"/>
      <w:r w:rsidRPr="002A31CC">
        <w:rPr>
          <w:rFonts w:ascii="Calibri" w:hAnsi="Calibri"/>
          <w:noProof/>
        </w:rPr>
        <w:t>28.</w:t>
      </w:r>
      <w:r w:rsidRPr="002A31CC">
        <w:rPr>
          <w:rFonts w:ascii="Calibri" w:hAnsi="Calibri"/>
          <w:noProof/>
        </w:rPr>
        <w:tab/>
        <w:t xml:space="preserve">Willer, C.J., et al., </w:t>
      </w:r>
      <w:r w:rsidRPr="002A31CC">
        <w:rPr>
          <w:rFonts w:ascii="Calibri" w:hAnsi="Calibri"/>
          <w:i/>
          <w:noProof/>
        </w:rPr>
        <w:t>Six new loci associated with body mass index highlight a neuronal influence on body weight regulation.</w:t>
      </w:r>
      <w:r w:rsidRPr="002A31CC">
        <w:rPr>
          <w:rFonts w:ascii="Calibri" w:hAnsi="Calibri"/>
          <w:noProof/>
        </w:rPr>
        <w:t xml:space="preserve"> Nat Genet, 2009. </w:t>
      </w:r>
      <w:r w:rsidRPr="002A31CC">
        <w:rPr>
          <w:rFonts w:ascii="Calibri" w:hAnsi="Calibri"/>
          <w:b/>
          <w:noProof/>
        </w:rPr>
        <w:t>41</w:t>
      </w:r>
      <w:r w:rsidRPr="002A31CC">
        <w:rPr>
          <w:rFonts w:ascii="Calibri" w:hAnsi="Calibri"/>
          <w:noProof/>
        </w:rPr>
        <w:t>(1): p. 25-34.</w:t>
      </w:r>
      <w:bookmarkEnd w:id="29"/>
    </w:p>
    <w:p w:rsidR="002A31CC" w:rsidRPr="002A31CC" w:rsidRDefault="002A31CC" w:rsidP="002A31CC">
      <w:pPr>
        <w:spacing w:line="240" w:lineRule="auto"/>
        <w:ind w:left="720" w:hanging="720"/>
        <w:rPr>
          <w:rFonts w:ascii="Calibri" w:hAnsi="Calibri"/>
          <w:noProof/>
        </w:rPr>
      </w:pPr>
      <w:bookmarkStart w:id="30" w:name="_ENREF_29"/>
      <w:r w:rsidRPr="002A31CC">
        <w:rPr>
          <w:rFonts w:ascii="Calibri" w:hAnsi="Calibri"/>
          <w:noProof/>
        </w:rPr>
        <w:t>29.</w:t>
      </w:r>
      <w:r w:rsidRPr="002A31CC">
        <w:rPr>
          <w:rFonts w:ascii="Calibri" w:hAnsi="Calibri"/>
          <w:noProof/>
        </w:rPr>
        <w:tab/>
        <w:t xml:space="preserve">Yang, J., et al., </w:t>
      </w:r>
      <w:r w:rsidRPr="002A31CC">
        <w:rPr>
          <w:rFonts w:ascii="Calibri" w:hAnsi="Calibri"/>
          <w:i/>
          <w:noProof/>
        </w:rPr>
        <w:t>FTO genotype is associated with phenotypic variability of body mass index.</w:t>
      </w:r>
      <w:r w:rsidRPr="002A31CC">
        <w:rPr>
          <w:rFonts w:ascii="Calibri" w:hAnsi="Calibri"/>
          <w:noProof/>
        </w:rPr>
        <w:t xml:space="preserve"> Nature, 2012. </w:t>
      </w:r>
      <w:r w:rsidRPr="002A31CC">
        <w:rPr>
          <w:rFonts w:ascii="Calibri" w:hAnsi="Calibri"/>
          <w:b/>
          <w:noProof/>
        </w:rPr>
        <w:t>490</w:t>
      </w:r>
      <w:r w:rsidRPr="002A31CC">
        <w:rPr>
          <w:rFonts w:ascii="Calibri" w:hAnsi="Calibri"/>
          <w:noProof/>
        </w:rPr>
        <w:t>(7419): p. 267-72.</w:t>
      </w:r>
      <w:bookmarkEnd w:id="30"/>
    </w:p>
    <w:p w:rsidR="002A31CC" w:rsidRDefault="002A31CC" w:rsidP="002A31CC">
      <w:pPr>
        <w:spacing w:line="240" w:lineRule="auto"/>
        <w:rPr>
          <w:rFonts w:ascii="Calibri" w:hAnsi="Calibri"/>
          <w:noProof/>
        </w:rPr>
      </w:pPr>
    </w:p>
    <w:p w:rsidR="007D46C4" w:rsidRDefault="002A31CC">
      <w:r>
        <w:fldChar w:fldCharType="end"/>
      </w:r>
    </w:p>
    <w:sectPr w:rsidR="007D46C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55esaetsa5vpher2zlxwfr3tpw5tv55es2p&quot;&gt;obesity snp population diff&lt;record-ids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5&lt;/item&gt;&lt;item&gt;46&lt;/item&gt;&lt;item&gt;47&lt;/item&gt;&lt;item&gt;48&lt;/item&gt;&lt;item&gt;49&lt;/item&gt;&lt;item&gt;50&lt;/item&gt;&lt;/record-ids&gt;&lt;/item&gt;&lt;/Libraries&gt;"/>
  </w:docVars>
  <w:rsids>
    <w:rsidRoot w:val="007D46C4"/>
    <w:rsid w:val="00063525"/>
    <w:rsid w:val="00105E1D"/>
    <w:rsid w:val="002A31CC"/>
    <w:rsid w:val="002C59CD"/>
    <w:rsid w:val="0030414C"/>
    <w:rsid w:val="00362D6C"/>
    <w:rsid w:val="0044741F"/>
    <w:rsid w:val="0051758C"/>
    <w:rsid w:val="005D1109"/>
    <w:rsid w:val="006D4072"/>
    <w:rsid w:val="007D46C4"/>
    <w:rsid w:val="007E691D"/>
    <w:rsid w:val="008050CC"/>
    <w:rsid w:val="00833604"/>
    <w:rsid w:val="00833EB6"/>
    <w:rsid w:val="0083571C"/>
    <w:rsid w:val="00870B1B"/>
    <w:rsid w:val="008C3CB3"/>
    <w:rsid w:val="008D19B9"/>
    <w:rsid w:val="00963E76"/>
    <w:rsid w:val="009862B8"/>
    <w:rsid w:val="009C355C"/>
    <w:rsid w:val="009C3945"/>
    <w:rsid w:val="009E408C"/>
    <w:rsid w:val="00A26CB2"/>
    <w:rsid w:val="00BF3F6B"/>
    <w:rsid w:val="00C577E2"/>
    <w:rsid w:val="00D57B3D"/>
    <w:rsid w:val="00D85947"/>
    <w:rsid w:val="00DF64BB"/>
    <w:rsid w:val="00E03E94"/>
    <w:rsid w:val="00F156A5"/>
    <w:rsid w:val="00F879AE"/>
    <w:rsid w:val="00FF00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PlainTable1">
    <w:name w:val="Plain Table 1"/>
    <w:basedOn w:val="TableNormal"/>
    <w:uiPriority w:val="41"/>
    <w:rsid w:val="007D46C4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Hyperlink">
    <w:name w:val="Hyperlink"/>
    <w:basedOn w:val="DefaultParagraphFont"/>
    <w:uiPriority w:val="99"/>
    <w:unhideWhenUsed/>
    <w:rsid w:val="002A31CC"/>
    <w:rPr>
      <w:color w:val="0563C1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PlainTable1">
    <w:name w:val="Plain Table 1"/>
    <w:basedOn w:val="TableNormal"/>
    <w:uiPriority w:val="41"/>
    <w:rsid w:val="007D46C4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Hyperlink">
    <w:name w:val="Hyperlink"/>
    <w:basedOn w:val="DefaultParagraphFont"/>
    <w:uiPriority w:val="99"/>
    <w:unhideWhenUsed/>
    <w:rsid w:val="002A31CC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3840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453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411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673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53</TotalTime>
  <Pages>3</Pages>
  <Words>4464</Words>
  <Characters>25449</Characters>
  <Application>Microsoft Office Word</Application>
  <DocSecurity>0</DocSecurity>
  <Lines>212</Lines>
  <Paragraphs>59</Paragraphs>
  <ScaleCrop>false</ScaleCrop>
  <Company/>
  <LinksUpToDate>false</LinksUpToDate>
  <CharactersWithSpaces>2985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nyong</dc:creator>
  <cp:keywords/>
  <dc:description/>
  <cp:lastModifiedBy>Calumpang, Mario Jade</cp:lastModifiedBy>
  <cp:revision>44</cp:revision>
  <dcterms:created xsi:type="dcterms:W3CDTF">2016-05-05T15:57:00Z</dcterms:created>
  <dcterms:modified xsi:type="dcterms:W3CDTF">2017-11-09T13:05:00Z</dcterms:modified>
</cp:coreProperties>
</file>